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B329BA" w14:textId="005A71BB" w:rsidR="00D563EE" w:rsidRPr="00EE5B81" w:rsidRDefault="00EE5B81" w:rsidP="00A97CF1">
      <w:pPr>
        <w:ind w:firstLine="0"/>
        <w:jc w:val="center"/>
        <w:rPr>
          <w:b/>
          <w:sz w:val="28"/>
        </w:rPr>
      </w:pPr>
      <w:r w:rsidRPr="00EE5B81">
        <w:rPr>
          <w:b/>
          <w:sz w:val="28"/>
        </w:rPr>
        <w:t>PROPOSAL PRAKTIK KERJA LAPANGAN</w:t>
      </w:r>
    </w:p>
    <w:p w14:paraId="28C9C224" w14:textId="48C7A8AF" w:rsidR="00EE5B81" w:rsidRDefault="00EE5B81" w:rsidP="00A97CF1">
      <w:pPr>
        <w:ind w:firstLine="0"/>
        <w:rPr>
          <w:b/>
          <w:sz w:val="28"/>
        </w:rPr>
      </w:pPr>
    </w:p>
    <w:p w14:paraId="2E9F1DE3" w14:textId="294A5EEA" w:rsidR="00EE5B81" w:rsidRDefault="00EE5B81" w:rsidP="00A97CF1">
      <w:pPr>
        <w:ind w:firstLine="0"/>
        <w:rPr>
          <w:b/>
          <w:sz w:val="28"/>
        </w:rPr>
      </w:pPr>
    </w:p>
    <w:p w14:paraId="2527FB7F" w14:textId="77777777" w:rsidR="00EE5B81" w:rsidRPr="00EE5B81" w:rsidRDefault="00EE5B81" w:rsidP="00A97CF1">
      <w:pPr>
        <w:ind w:firstLine="0"/>
        <w:rPr>
          <w:b/>
          <w:sz w:val="28"/>
        </w:rPr>
      </w:pPr>
    </w:p>
    <w:p w14:paraId="4C2737B0" w14:textId="2F05A453" w:rsidR="00EA37F3" w:rsidRDefault="00EE5B81" w:rsidP="00A97CF1">
      <w:pPr>
        <w:ind w:firstLine="0"/>
        <w:jc w:val="center"/>
        <w:rPr>
          <w:b/>
          <w:sz w:val="28"/>
        </w:rPr>
      </w:pPr>
      <w:r w:rsidRPr="00EE5B81">
        <w:rPr>
          <w:b/>
          <w:sz w:val="28"/>
        </w:rPr>
        <w:t>PEMBANGUNAN</w:t>
      </w:r>
      <w:r>
        <w:rPr>
          <w:b/>
          <w:sz w:val="28"/>
        </w:rPr>
        <w:t xml:space="preserve"> INFRASTRUKTUR </w:t>
      </w:r>
      <w:r w:rsidR="00EA37F3">
        <w:rPr>
          <w:b/>
          <w:sz w:val="28"/>
        </w:rPr>
        <w:t xml:space="preserve">JARINGAN </w:t>
      </w:r>
      <w:r w:rsidR="00DF52FA">
        <w:rPr>
          <w:b/>
          <w:sz w:val="28"/>
        </w:rPr>
        <w:t>SISTEM</w:t>
      </w:r>
      <w:r w:rsidR="00EA37F3">
        <w:rPr>
          <w:b/>
          <w:sz w:val="28"/>
        </w:rPr>
        <w:t xml:space="preserve"> P</w:t>
      </w:r>
      <w:r w:rsidR="0041101A">
        <w:rPr>
          <w:b/>
          <w:sz w:val="28"/>
        </w:rPr>
        <w:t>ELAYANAN PENDATAAN MASYARAKAT</w:t>
      </w:r>
      <w:r w:rsidR="00EA37F3">
        <w:rPr>
          <w:b/>
          <w:sz w:val="28"/>
        </w:rPr>
        <w:t xml:space="preserve"> </w:t>
      </w:r>
      <w:r w:rsidR="0041101A">
        <w:rPr>
          <w:b/>
          <w:sz w:val="28"/>
        </w:rPr>
        <w:t xml:space="preserve">MISKIN </w:t>
      </w:r>
    </w:p>
    <w:p w14:paraId="41F79629" w14:textId="37D36996" w:rsidR="0093562E" w:rsidRDefault="005724B5" w:rsidP="00A97CF1">
      <w:pPr>
        <w:ind w:firstLine="0"/>
        <w:jc w:val="center"/>
        <w:rPr>
          <w:b/>
          <w:sz w:val="28"/>
        </w:rPr>
      </w:pPr>
      <w:r>
        <w:rPr>
          <w:b/>
          <w:sz w:val="28"/>
        </w:rPr>
        <w:t xml:space="preserve">BERBASIS WEB </w:t>
      </w:r>
      <w:r w:rsidR="00EE5B81">
        <w:rPr>
          <w:b/>
          <w:sz w:val="28"/>
        </w:rPr>
        <w:t xml:space="preserve">DI </w:t>
      </w:r>
      <w:r w:rsidR="00EA37F3">
        <w:rPr>
          <w:b/>
          <w:sz w:val="28"/>
        </w:rPr>
        <w:t>K</w:t>
      </w:r>
      <w:r w:rsidR="00EE5B81">
        <w:rPr>
          <w:b/>
          <w:sz w:val="28"/>
        </w:rPr>
        <w:t>ANTOR DESA LANGONSARI</w:t>
      </w:r>
      <w:r w:rsidR="0093562E">
        <w:rPr>
          <w:b/>
          <w:sz w:val="28"/>
        </w:rPr>
        <w:t>, KABUPATEN BANDUNG</w:t>
      </w:r>
    </w:p>
    <w:p w14:paraId="0110116C" w14:textId="6079031F" w:rsidR="00EE5B81" w:rsidRDefault="00EE5B81" w:rsidP="00A97CF1">
      <w:pPr>
        <w:ind w:firstLine="0"/>
        <w:jc w:val="center"/>
        <w:rPr>
          <w:b/>
          <w:sz w:val="28"/>
        </w:rPr>
      </w:pPr>
    </w:p>
    <w:p w14:paraId="1D79A085" w14:textId="5E0FCE9A" w:rsidR="00EE5B81" w:rsidRDefault="00EE5B81" w:rsidP="00A97CF1">
      <w:pPr>
        <w:ind w:firstLine="0"/>
        <w:jc w:val="center"/>
        <w:rPr>
          <w:b/>
          <w:sz w:val="28"/>
        </w:rPr>
      </w:pPr>
    </w:p>
    <w:p w14:paraId="1F75E44E" w14:textId="08C44F91" w:rsidR="00EE5B81" w:rsidRDefault="00EE5B81" w:rsidP="00A97CF1">
      <w:pPr>
        <w:ind w:firstLine="0"/>
        <w:jc w:val="center"/>
        <w:rPr>
          <w:b/>
          <w:sz w:val="28"/>
        </w:rPr>
      </w:pPr>
    </w:p>
    <w:p w14:paraId="6E2D2F3C" w14:textId="567A0E87" w:rsidR="00EE5B81" w:rsidRDefault="00EE5B81" w:rsidP="00A97CF1">
      <w:pPr>
        <w:ind w:firstLine="0"/>
        <w:jc w:val="center"/>
        <w:rPr>
          <w:b/>
          <w:sz w:val="28"/>
        </w:rPr>
      </w:pPr>
    </w:p>
    <w:p w14:paraId="238C2317" w14:textId="509D7341" w:rsidR="00EE5B81" w:rsidRDefault="00EE5B81" w:rsidP="00A97CF1">
      <w:pPr>
        <w:ind w:firstLine="0"/>
        <w:jc w:val="center"/>
        <w:rPr>
          <w:b/>
          <w:sz w:val="28"/>
        </w:rPr>
      </w:pPr>
    </w:p>
    <w:p w14:paraId="435B5FE0" w14:textId="77777777" w:rsidR="00EE5B81" w:rsidRDefault="00EE5B81" w:rsidP="00A97CF1">
      <w:pPr>
        <w:ind w:firstLine="0"/>
        <w:jc w:val="center"/>
        <w:rPr>
          <w:b/>
          <w:sz w:val="28"/>
        </w:rPr>
      </w:pPr>
    </w:p>
    <w:p w14:paraId="653A7F5F" w14:textId="522AFF39" w:rsidR="00EE5B81" w:rsidRDefault="00EE5B81" w:rsidP="00A97CF1">
      <w:pPr>
        <w:ind w:firstLine="0"/>
        <w:jc w:val="center"/>
        <w:rPr>
          <w:b/>
          <w:sz w:val="28"/>
        </w:rPr>
      </w:pPr>
      <w:r>
        <w:rPr>
          <w:b/>
          <w:sz w:val="28"/>
        </w:rPr>
        <w:t>ESTO TRIRAMDANI NURLUSTIAWAN</w:t>
      </w:r>
    </w:p>
    <w:p w14:paraId="568E0DB0" w14:textId="22B00CEE" w:rsidR="00EE5B81" w:rsidRDefault="00EE5B81" w:rsidP="00A97CF1">
      <w:pPr>
        <w:ind w:firstLine="0"/>
        <w:jc w:val="center"/>
        <w:rPr>
          <w:b/>
          <w:sz w:val="28"/>
        </w:rPr>
      </w:pPr>
    </w:p>
    <w:p w14:paraId="56ECC0D4" w14:textId="53AE71F6" w:rsidR="00EE5B81" w:rsidRDefault="00EE5B81" w:rsidP="00A97CF1">
      <w:pPr>
        <w:ind w:firstLine="0"/>
        <w:jc w:val="center"/>
        <w:rPr>
          <w:b/>
          <w:sz w:val="28"/>
        </w:rPr>
      </w:pPr>
    </w:p>
    <w:p w14:paraId="6656C840" w14:textId="56B41EA5" w:rsidR="00EE5B81" w:rsidRDefault="00EE5B81" w:rsidP="00A97CF1">
      <w:pPr>
        <w:ind w:firstLine="0"/>
        <w:jc w:val="center"/>
        <w:rPr>
          <w:b/>
          <w:sz w:val="28"/>
        </w:rPr>
      </w:pPr>
    </w:p>
    <w:p w14:paraId="57087655" w14:textId="7AB08546" w:rsidR="00EE5B81" w:rsidRDefault="00EE5B81" w:rsidP="00A97CF1">
      <w:pPr>
        <w:ind w:firstLine="0"/>
        <w:jc w:val="center"/>
        <w:rPr>
          <w:b/>
          <w:sz w:val="28"/>
        </w:rPr>
      </w:pPr>
    </w:p>
    <w:p w14:paraId="60F5CBEF" w14:textId="77777777" w:rsidR="00EE5B81" w:rsidRDefault="00EE5B81" w:rsidP="00A97CF1">
      <w:pPr>
        <w:ind w:firstLine="0"/>
        <w:jc w:val="center"/>
        <w:rPr>
          <w:b/>
          <w:sz w:val="28"/>
        </w:rPr>
      </w:pPr>
    </w:p>
    <w:p w14:paraId="3FD007BB" w14:textId="1F3C8AE0" w:rsidR="00EE5B81" w:rsidRDefault="00EE5B81" w:rsidP="00A97CF1">
      <w:pPr>
        <w:ind w:firstLine="0"/>
        <w:jc w:val="center"/>
        <w:rPr>
          <w:b/>
          <w:sz w:val="28"/>
        </w:rPr>
      </w:pPr>
    </w:p>
    <w:p w14:paraId="6E351195" w14:textId="20E603DD" w:rsidR="00EE5B81" w:rsidRDefault="00EE5B81" w:rsidP="00A97CF1">
      <w:pPr>
        <w:ind w:firstLine="0"/>
        <w:jc w:val="center"/>
        <w:rPr>
          <w:b/>
          <w:sz w:val="28"/>
        </w:rPr>
      </w:pPr>
    </w:p>
    <w:p w14:paraId="7901BB01" w14:textId="70A87755" w:rsidR="00EE5B81" w:rsidRDefault="000D00D2" w:rsidP="00A97CF1">
      <w:pPr>
        <w:ind w:firstLine="0"/>
        <w:jc w:val="center"/>
        <w:rPr>
          <w:b/>
          <w:sz w:val="28"/>
        </w:rPr>
      </w:pPr>
      <w:r>
        <w:rPr>
          <w:noProof/>
          <w:lang w:val="id-ID" w:eastAsia="id-ID"/>
        </w:rPr>
        <w:drawing>
          <wp:anchor distT="0" distB="0" distL="114300" distR="114300" simplePos="0" relativeHeight="251663360" behindDoc="0" locked="0" layoutInCell="1" allowOverlap="1" wp14:anchorId="212E4684" wp14:editId="09F6EE6B">
            <wp:simplePos x="0" y="0"/>
            <wp:positionH relativeFrom="margin">
              <wp:align>center</wp:align>
            </wp:positionH>
            <wp:positionV relativeFrom="page">
              <wp:posOffset>5391150</wp:posOffset>
            </wp:positionV>
            <wp:extent cx="906780" cy="906780"/>
            <wp:effectExtent l="0" t="0" r="7620"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6780" cy="906780"/>
                    </a:xfrm>
                    <a:prstGeom prst="rect">
                      <a:avLst/>
                    </a:prstGeom>
                    <a:noFill/>
                  </pic:spPr>
                </pic:pic>
              </a:graphicData>
            </a:graphic>
            <wp14:sizeRelH relativeFrom="margin">
              <wp14:pctWidth>0</wp14:pctWidth>
            </wp14:sizeRelH>
            <wp14:sizeRelV relativeFrom="margin">
              <wp14:pctHeight>0</wp14:pctHeight>
            </wp14:sizeRelV>
          </wp:anchor>
        </w:drawing>
      </w:r>
    </w:p>
    <w:p w14:paraId="2F2C421E" w14:textId="29366281" w:rsidR="00EE5B81" w:rsidRDefault="00EE5B81" w:rsidP="00A97CF1">
      <w:pPr>
        <w:spacing w:after="160"/>
        <w:ind w:firstLine="0"/>
        <w:rPr>
          <w:b/>
          <w:sz w:val="28"/>
        </w:rPr>
      </w:pPr>
      <w:r>
        <w:rPr>
          <w:noProof/>
        </w:rPr>
        <mc:AlternateContent>
          <mc:Choice Requires="wps">
            <w:drawing>
              <wp:anchor distT="0" distB="0" distL="114300" distR="114300" simplePos="0" relativeHeight="251659264" behindDoc="0" locked="0" layoutInCell="1" allowOverlap="1" wp14:anchorId="77D7289B" wp14:editId="778146E6">
                <wp:simplePos x="0" y="0"/>
                <wp:positionH relativeFrom="margin">
                  <wp:posOffset>-19685</wp:posOffset>
                </wp:positionH>
                <wp:positionV relativeFrom="margin">
                  <wp:align>bottom</wp:align>
                </wp:positionV>
                <wp:extent cx="5003800" cy="1828800"/>
                <wp:effectExtent l="0" t="0" r="0" b="6985"/>
                <wp:wrapSquare wrapText="bothSides"/>
                <wp:docPr id="2" name="Text Box 2"/>
                <wp:cNvGraphicFramePr/>
                <a:graphic xmlns:a="http://schemas.openxmlformats.org/drawingml/2006/main">
                  <a:graphicData uri="http://schemas.microsoft.com/office/word/2010/wordprocessingShape">
                    <wps:wsp>
                      <wps:cNvSpPr txBox="1"/>
                      <wps:spPr>
                        <a:xfrm>
                          <a:off x="0" y="0"/>
                          <a:ext cx="5003800" cy="1828800"/>
                        </a:xfrm>
                        <a:prstGeom prst="rect">
                          <a:avLst/>
                        </a:prstGeom>
                        <a:noFill/>
                        <a:ln w="6350">
                          <a:noFill/>
                        </a:ln>
                      </wps:spPr>
                      <wps:txbx>
                        <w:txbxContent>
                          <w:p w14:paraId="468F04F1" w14:textId="063D0F5A" w:rsidR="00843124" w:rsidRDefault="00843124" w:rsidP="000D00D2">
                            <w:pPr>
                              <w:ind w:firstLine="0"/>
                              <w:jc w:val="center"/>
                              <w:rPr>
                                <w:b/>
                                <w:sz w:val="28"/>
                              </w:rPr>
                            </w:pPr>
                          </w:p>
                          <w:p w14:paraId="77BD658B" w14:textId="77777777" w:rsidR="00843124" w:rsidRDefault="00843124" w:rsidP="000D00D2">
                            <w:pPr>
                              <w:ind w:firstLine="0"/>
                              <w:jc w:val="center"/>
                              <w:rPr>
                                <w:b/>
                                <w:sz w:val="28"/>
                              </w:rPr>
                            </w:pPr>
                            <w:r>
                              <w:rPr>
                                <w:b/>
                                <w:sz w:val="28"/>
                              </w:rPr>
                              <w:t>TEKNIK KOMPUTER</w:t>
                            </w:r>
                          </w:p>
                          <w:p w14:paraId="37ED7717" w14:textId="77777777" w:rsidR="00843124" w:rsidRDefault="00843124" w:rsidP="000D00D2">
                            <w:pPr>
                              <w:ind w:firstLine="0"/>
                              <w:jc w:val="center"/>
                              <w:rPr>
                                <w:b/>
                                <w:sz w:val="28"/>
                              </w:rPr>
                            </w:pPr>
                            <w:r>
                              <w:rPr>
                                <w:b/>
                                <w:sz w:val="28"/>
                              </w:rPr>
                              <w:t>SEKOLAH VOKASI</w:t>
                            </w:r>
                          </w:p>
                          <w:p w14:paraId="2BFE6EEB" w14:textId="77777777" w:rsidR="00843124" w:rsidRDefault="00843124" w:rsidP="000D00D2">
                            <w:pPr>
                              <w:ind w:firstLine="0"/>
                              <w:jc w:val="center"/>
                              <w:rPr>
                                <w:b/>
                                <w:sz w:val="28"/>
                              </w:rPr>
                            </w:pPr>
                            <w:r>
                              <w:rPr>
                                <w:b/>
                                <w:sz w:val="28"/>
                              </w:rPr>
                              <w:t>INSTITUT PERTANIAN BOGOR</w:t>
                            </w:r>
                          </w:p>
                          <w:p w14:paraId="5AF204BC" w14:textId="77777777" w:rsidR="00843124" w:rsidRDefault="00843124" w:rsidP="000D00D2">
                            <w:pPr>
                              <w:ind w:firstLine="0"/>
                              <w:jc w:val="center"/>
                              <w:rPr>
                                <w:b/>
                                <w:sz w:val="28"/>
                              </w:rPr>
                            </w:pPr>
                            <w:r>
                              <w:rPr>
                                <w:b/>
                                <w:sz w:val="28"/>
                              </w:rPr>
                              <w:t>BOGOR</w:t>
                            </w:r>
                          </w:p>
                          <w:p w14:paraId="11AC988F" w14:textId="77777777" w:rsidR="00843124" w:rsidRPr="00681717" w:rsidRDefault="00843124" w:rsidP="000D00D2">
                            <w:pPr>
                              <w:ind w:firstLine="0"/>
                              <w:jc w:val="center"/>
                              <w:rPr>
                                <w:b/>
                                <w:sz w:val="28"/>
                              </w:rPr>
                            </w:pPr>
                            <w:r>
                              <w:rPr>
                                <w:b/>
                                <w:sz w:val="28"/>
                              </w:rPr>
                              <w:t>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7D7289B" id="_x0000_t202" coordsize="21600,21600" o:spt="202" path="m,l,21600r21600,l21600,xe">
                <v:stroke joinstyle="miter"/>
                <v:path gradientshapeok="t" o:connecttype="rect"/>
              </v:shapetype>
              <v:shape id="Text Box 2" o:spid="_x0000_s1026" type="#_x0000_t202" style="position:absolute;left:0;text-align:left;margin-left:-1.55pt;margin-top:0;width:394pt;height:2in;z-index:251659264;visibility:visible;mso-wrap-style:square;mso-width-percent:0;mso-wrap-distance-left:9pt;mso-wrap-distance-top:0;mso-wrap-distance-right:9pt;mso-wrap-distance-bottom:0;mso-position-horizontal:absolute;mso-position-horizontal-relative:margin;mso-position-vertical:bottom;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" filled="f" stroked="f" strokeweight=".5pt">
                <v:textbox style="mso-fit-shape-to-text:t">
                  <w:txbxContent>
                    <w:p w14:paraId="468F04F1" w14:textId="063D0F5A" w:rsidR="00843124" w:rsidRDefault="00843124" w:rsidP="000D00D2">
                      <w:pPr>
                        <w:ind w:firstLine="0"/>
                        <w:jc w:val="center"/>
                        <w:rPr>
                          <w:b/>
                          <w:sz w:val="28"/>
                        </w:rPr>
                      </w:pPr>
                    </w:p>
                    <w:p w14:paraId="77BD658B" w14:textId="77777777" w:rsidR="00843124" w:rsidRDefault="00843124" w:rsidP="000D00D2">
                      <w:pPr>
                        <w:ind w:firstLine="0"/>
                        <w:jc w:val="center"/>
                        <w:rPr>
                          <w:b/>
                          <w:sz w:val="28"/>
                        </w:rPr>
                      </w:pPr>
                      <w:r>
                        <w:rPr>
                          <w:b/>
                          <w:sz w:val="28"/>
                        </w:rPr>
                        <w:t>TEKNIK KOMPUTER</w:t>
                      </w:r>
                    </w:p>
                    <w:p w14:paraId="37ED7717" w14:textId="77777777" w:rsidR="00843124" w:rsidRDefault="00843124" w:rsidP="000D00D2">
                      <w:pPr>
                        <w:ind w:firstLine="0"/>
                        <w:jc w:val="center"/>
                        <w:rPr>
                          <w:b/>
                          <w:sz w:val="28"/>
                        </w:rPr>
                      </w:pPr>
                      <w:r>
                        <w:rPr>
                          <w:b/>
                          <w:sz w:val="28"/>
                        </w:rPr>
                        <w:t>SEKOLAH VOKASI</w:t>
                      </w:r>
                    </w:p>
                    <w:p w14:paraId="2BFE6EEB" w14:textId="77777777" w:rsidR="00843124" w:rsidRDefault="00843124" w:rsidP="000D00D2">
                      <w:pPr>
                        <w:ind w:firstLine="0"/>
                        <w:jc w:val="center"/>
                        <w:rPr>
                          <w:b/>
                          <w:sz w:val="28"/>
                        </w:rPr>
                      </w:pPr>
                      <w:r>
                        <w:rPr>
                          <w:b/>
                          <w:sz w:val="28"/>
                        </w:rPr>
                        <w:t>INSTITUT PERTANIAN BOGOR</w:t>
                      </w:r>
                    </w:p>
                    <w:p w14:paraId="5AF204BC" w14:textId="77777777" w:rsidR="00843124" w:rsidRDefault="00843124" w:rsidP="000D00D2">
                      <w:pPr>
                        <w:ind w:firstLine="0"/>
                        <w:jc w:val="center"/>
                        <w:rPr>
                          <w:b/>
                          <w:sz w:val="28"/>
                        </w:rPr>
                      </w:pPr>
                      <w:r>
                        <w:rPr>
                          <w:b/>
                          <w:sz w:val="28"/>
                        </w:rPr>
                        <w:t>BOGOR</w:t>
                      </w:r>
                    </w:p>
                    <w:p w14:paraId="11AC988F" w14:textId="77777777" w:rsidR="00843124" w:rsidRPr="00681717" w:rsidRDefault="00843124" w:rsidP="000D00D2">
                      <w:pPr>
                        <w:ind w:firstLine="0"/>
                        <w:jc w:val="center"/>
                        <w:rPr>
                          <w:b/>
                          <w:sz w:val="28"/>
                        </w:rPr>
                      </w:pPr>
                      <w:r>
                        <w:rPr>
                          <w:b/>
                          <w:sz w:val="28"/>
                        </w:rPr>
                        <w:t>2021</w:t>
                      </w:r>
                    </w:p>
                  </w:txbxContent>
                </v:textbox>
                <w10:wrap type="square" anchorx="margin" anchory="margin"/>
              </v:shape>
            </w:pict>
          </mc:Fallback>
        </mc:AlternateContent>
      </w:r>
      <w:r>
        <w:rPr>
          <w:b/>
          <w:sz w:val="28"/>
        </w:rPr>
        <w:br w:type="page"/>
      </w:r>
    </w:p>
    <w:p w14:paraId="6B38BD9B" w14:textId="77777777" w:rsidR="00DF52FA" w:rsidRDefault="00EE5B81" w:rsidP="00487ECB">
      <w:pPr>
        <w:ind w:firstLine="0"/>
        <w:jc w:val="center"/>
        <w:rPr>
          <w:b/>
          <w:sz w:val="28"/>
        </w:rPr>
      </w:pPr>
      <w:r w:rsidRPr="00EE5B81">
        <w:rPr>
          <w:b/>
          <w:sz w:val="28"/>
        </w:rPr>
        <w:lastRenderedPageBreak/>
        <w:t>PEMBANGUNAN</w:t>
      </w:r>
      <w:r>
        <w:rPr>
          <w:b/>
          <w:sz w:val="28"/>
        </w:rPr>
        <w:t xml:space="preserve"> INFRASTRUKTUR </w:t>
      </w:r>
      <w:r w:rsidR="00DF52FA">
        <w:rPr>
          <w:b/>
          <w:sz w:val="28"/>
        </w:rPr>
        <w:t xml:space="preserve">JARINGAN </w:t>
      </w:r>
      <w:r w:rsidR="0041101A">
        <w:rPr>
          <w:b/>
          <w:sz w:val="28"/>
        </w:rPr>
        <w:t>SISTEM</w:t>
      </w:r>
      <w:r w:rsidR="005D1E0C">
        <w:rPr>
          <w:b/>
          <w:sz w:val="28"/>
        </w:rPr>
        <w:br/>
      </w:r>
      <w:r w:rsidR="00487ECB">
        <w:rPr>
          <w:b/>
          <w:sz w:val="28"/>
        </w:rPr>
        <w:t>PE</w:t>
      </w:r>
      <w:r>
        <w:rPr>
          <w:b/>
          <w:sz w:val="28"/>
        </w:rPr>
        <w:t xml:space="preserve">LAYANAN </w:t>
      </w:r>
      <w:r w:rsidR="0041101A">
        <w:rPr>
          <w:b/>
          <w:sz w:val="28"/>
        </w:rPr>
        <w:t xml:space="preserve">PENDATAAN </w:t>
      </w:r>
      <w:r>
        <w:rPr>
          <w:b/>
          <w:sz w:val="28"/>
        </w:rPr>
        <w:t>MASYARAKAT</w:t>
      </w:r>
      <w:r w:rsidR="00DF52FA">
        <w:rPr>
          <w:b/>
          <w:sz w:val="28"/>
        </w:rPr>
        <w:t xml:space="preserve"> </w:t>
      </w:r>
      <w:r w:rsidR="0041101A">
        <w:rPr>
          <w:b/>
          <w:sz w:val="28"/>
        </w:rPr>
        <w:t xml:space="preserve">MISKIN </w:t>
      </w:r>
    </w:p>
    <w:p w14:paraId="46953DA1" w14:textId="2FADC10A" w:rsidR="00EE5B81" w:rsidRDefault="005724B5" w:rsidP="00487ECB">
      <w:pPr>
        <w:ind w:firstLine="0"/>
        <w:jc w:val="center"/>
        <w:rPr>
          <w:b/>
          <w:sz w:val="28"/>
        </w:rPr>
      </w:pPr>
      <w:r>
        <w:rPr>
          <w:b/>
          <w:sz w:val="28"/>
        </w:rPr>
        <w:t xml:space="preserve">BERBASIS WEB </w:t>
      </w:r>
      <w:r w:rsidR="00EE5B81">
        <w:rPr>
          <w:b/>
          <w:sz w:val="28"/>
        </w:rPr>
        <w:t>DI KANTOR DESA LANGONSARI</w:t>
      </w:r>
      <w:r w:rsidR="0093562E">
        <w:rPr>
          <w:b/>
          <w:sz w:val="28"/>
        </w:rPr>
        <w:t>,</w:t>
      </w:r>
    </w:p>
    <w:p w14:paraId="018D7837" w14:textId="3C14CC67" w:rsidR="0093562E" w:rsidRDefault="0093562E" w:rsidP="00487ECB">
      <w:pPr>
        <w:ind w:firstLine="0"/>
        <w:jc w:val="center"/>
        <w:rPr>
          <w:b/>
          <w:sz w:val="28"/>
        </w:rPr>
      </w:pPr>
      <w:r>
        <w:rPr>
          <w:b/>
          <w:sz w:val="28"/>
        </w:rPr>
        <w:t>KABUPATEN BANDUNG</w:t>
      </w:r>
    </w:p>
    <w:p w14:paraId="35D454EA" w14:textId="7BBFE492" w:rsidR="00EE5B81" w:rsidRDefault="00EE5B81" w:rsidP="00487ECB">
      <w:pPr>
        <w:ind w:firstLine="0"/>
        <w:jc w:val="center"/>
        <w:rPr>
          <w:b/>
          <w:sz w:val="28"/>
        </w:rPr>
      </w:pPr>
    </w:p>
    <w:p w14:paraId="0BB0B5FF" w14:textId="15429BFB" w:rsidR="00EE5B81" w:rsidRDefault="00EE5B81" w:rsidP="00487ECB">
      <w:pPr>
        <w:ind w:firstLine="0"/>
        <w:jc w:val="center"/>
        <w:rPr>
          <w:b/>
          <w:sz w:val="28"/>
        </w:rPr>
      </w:pPr>
    </w:p>
    <w:p w14:paraId="3766A355" w14:textId="7794C1BA" w:rsidR="00EE5B81" w:rsidRDefault="00EE5B81" w:rsidP="00487ECB">
      <w:pPr>
        <w:ind w:firstLine="0"/>
        <w:jc w:val="center"/>
        <w:rPr>
          <w:b/>
          <w:sz w:val="28"/>
        </w:rPr>
      </w:pPr>
    </w:p>
    <w:p w14:paraId="20D8F236" w14:textId="3DD0BBFD" w:rsidR="00EE5B81" w:rsidRDefault="00EE5B81" w:rsidP="00487ECB">
      <w:pPr>
        <w:ind w:firstLine="0"/>
        <w:jc w:val="center"/>
        <w:rPr>
          <w:b/>
          <w:sz w:val="28"/>
        </w:rPr>
      </w:pPr>
    </w:p>
    <w:p w14:paraId="0BC89F7F" w14:textId="2A9B82A9" w:rsidR="00EE5B81" w:rsidRDefault="00EE5B81" w:rsidP="00487ECB">
      <w:pPr>
        <w:ind w:firstLine="0"/>
        <w:jc w:val="center"/>
        <w:rPr>
          <w:b/>
          <w:sz w:val="28"/>
        </w:rPr>
      </w:pPr>
    </w:p>
    <w:p w14:paraId="2AF057BA" w14:textId="6162353D" w:rsidR="00EE5B81" w:rsidRDefault="00EE5B81" w:rsidP="00487ECB">
      <w:pPr>
        <w:ind w:firstLine="0"/>
        <w:jc w:val="center"/>
        <w:rPr>
          <w:b/>
          <w:sz w:val="28"/>
        </w:rPr>
      </w:pPr>
    </w:p>
    <w:p w14:paraId="0FA1479F" w14:textId="4C9B02A1" w:rsidR="00EE5B81" w:rsidRDefault="00EE5B81" w:rsidP="00487ECB">
      <w:pPr>
        <w:ind w:firstLine="0"/>
        <w:jc w:val="center"/>
        <w:rPr>
          <w:b/>
          <w:sz w:val="28"/>
        </w:rPr>
      </w:pPr>
    </w:p>
    <w:p w14:paraId="71C0A989" w14:textId="77777777" w:rsidR="00EE5B81" w:rsidRDefault="00EE5B81" w:rsidP="00487ECB">
      <w:pPr>
        <w:ind w:firstLine="0"/>
        <w:jc w:val="center"/>
        <w:rPr>
          <w:b/>
          <w:sz w:val="28"/>
        </w:rPr>
      </w:pPr>
    </w:p>
    <w:p w14:paraId="3193954D" w14:textId="54294D0D" w:rsidR="00EE5B81" w:rsidRDefault="00EE5B81" w:rsidP="00487ECB">
      <w:pPr>
        <w:ind w:firstLine="0"/>
        <w:jc w:val="center"/>
        <w:rPr>
          <w:b/>
          <w:sz w:val="28"/>
        </w:rPr>
      </w:pPr>
      <w:r>
        <w:rPr>
          <w:b/>
          <w:sz w:val="28"/>
        </w:rPr>
        <w:t>ESTO TRIRAMDANI NURLUSTIAWAN</w:t>
      </w:r>
    </w:p>
    <w:p w14:paraId="4F7DDC57" w14:textId="0734DED0" w:rsidR="00EE5B81" w:rsidRDefault="00EE5B81" w:rsidP="00487ECB">
      <w:pPr>
        <w:ind w:firstLine="0"/>
        <w:jc w:val="center"/>
        <w:rPr>
          <w:b/>
          <w:sz w:val="28"/>
        </w:rPr>
      </w:pPr>
    </w:p>
    <w:p w14:paraId="125496B9" w14:textId="77777777" w:rsidR="00EE5B81" w:rsidRDefault="00EE5B81" w:rsidP="00487ECB">
      <w:pPr>
        <w:ind w:firstLine="0"/>
        <w:jc w:val="center"/>
        <w:rPr>
          <w:b/>
          <w:sz w:val="28"/>
        </w:rPr>
      </w:pPr>
    </w:p>
    <w:p w14:paraId="447DB9B3" w14:textId="2649D50E" w:rsidR="00EE5B81" w:rsidRDefault="00EE5B81" w:rsidP="00487ECB">
      <w:pPr>
        <w:ind w:firstLine="0"/>
        <w:jc w:val="center"/>
        <w:rPr>
          <w:b/>
          <w:sz w:val="28"/>
        </w:rPr>
      </w:pPr>
    </w:p>
    <w:p w14:paraId="2C14826A" w14:textId="29DBEA96" w:rsidR="00EE5B81" w:rsidRDefault="00EE5B81" w:rsidP="00487ECB">
      <w:pPr>
        <w:ind w:firstLine="0"/>
        <w:jc w:val="left"/>
        <w:rPr>
          <w:b/>
          <w:sz w:val="28"/>
        </w:rPr>
      </w:pPr>
    </w:p>
    <w:p w14:paraId="74C33A4E" w14:textId="42D5828E" w:rsidR="00EE5B81" w:rsidRDefault="00EE5B81" w:rsidP="00487ECB">
      <w:pPr>
        <w:ind w:firstLine="0"/>
        <w:jc w:val="center"/>
        <w:rPr>
          <w:b/>
          <w:sz w:val="28"/>
        </w:rPr>
      </w:pPr>
    </w:p>
    <w:p w14:paraId="13FE6385" w14:textId="213CA84E" w:rsidR="00EE5B81" w:rsidRDefault="00EE5B81" w:rsidP="00487ECB">
      <w:pPr>
        <w:ind w:firstLine="0"/>
        <w:jc w:val="center"/>
        <w:rPr>
          <w:b/>
          <w:sz w:val="28"/>
        </w:rPr>
      </w:pPr>
    </w:p>
    <w:p w14:paraId="2F117AA6" w14:textId="77777777" w:rsidR="00EE5B81" w:rsidRDefault="00EE5B81" w:rsidP="00487ECB">
      <w:pPr>
        <w:ind w:firstLine="0"/>
        <w:jc w:val="center"/>
        <w:rPr>
          <w:b/>
          <w:sz w:val="28"/>
        </w:rPr>
      </w:pPr>
    </w:p>
    <w:p w14:paraId="317C6381" w14:textId="17C0638B" w:rsidR="00EE5B81" w:rsidRDefault="00EE5B81" w:rsidP="00487ECB">
      <w:pPr>
        <w:ind w:firstLine="0"/>
        <w:jc w:val="center"/>
      </w:pPr>
      <w:r>
        <w:t>Proposal Praktik Kerja Lapangan</w:t>
      </w:r>
    </w:p>
    <w:p w14:paraId="4AB77F32" w14:textId="0C910404" w:rsidR="00EE5B81" w:rsidRDefault="00EE5B81" w:rsidP="00487ECB">
      <w:pPr>
        <w:ind w:firstLine="0"/>
        <w:jc w:val="center"/>
      </w:pPr>
      <w:r>
        <w:t>sebagai salah satu syarat untuk melaksanakan</w:t>
      </w:r>
    </w:p>
    <w:p w14:paraId="15A0BEB4" w14:textId="07836C63" w:rsidR="00EE5B81" w:rsidRDefault="00EE5B81" w:rsidP="00487ECB">
      <w:pPr>
        <w:ind w:firstLine="0"/>
        <w:jc w:val="center"/>
      </w:pPr>
      <w:r>
        <w:t>kegiatan Praktik Kerja Lapangan (PKL</w:t>
      </w:r>
    </w:p>
    <w:p w14:paraId="7CC35E11" w14:textId="5592944D" w:rsidR="00EE5B81" w:rsidRDefault="00EE5B81" w:rsidP="00487ECB">
      <w:pPr>
        <w:ind w:firstLine="0"/>
        <w:jc w:val="center"/>
      </w:pPr>
      <w:r>
        <w:t>pada</w:t>
      </w:r>
    </w:p>
    <w:p w14:paraId="48C0BB60" w14:textId="3913ACB6" w:rsidR="00EE5B81" w:rsidRPr="00EE5B81" w:rsidRDefault="00EE5B81" w:rsidP="00487ECB">
      <w:pPr>
        <w:ind w:firstLine="0"/>
        <w:jc w:val="center"/>
      </w:pPr>
      <w:r>
        <w:t>program studi Teknik Komputer</w:t>
      </w:r>
    </w:p>
    <w:p w14:paraId="55B9E1A8" w14:textId="5712D9AC" w:rsidR="00EE5B81" w:rsidRDefault="00EE5B81" w:rsidP="00487ECB">
      <w:pPr>
        <w:ind w:firstLine="0"/>
        <w:jc w:val="center"/>
        <w:rPr>
          <w:b/>
          <w:sz w:val="28"/>
        </w:rPr>
      </w:pPr>
    </w:p>
    <w:p w14:paraId="09358E0E" w14:textId="67B0095C" w:rsidR="00EE5B81" w:rsidRDefault="00EE5B81" w:rsidP="00487ECB">
      <w:pPr>
        <w:ind w:firstLine="0"/>
        <w:jc w:val="center"/>
        <w:rPr>
          <w:b/>
          <w:sz w:val="28"/>
        </w:rPr>
      </w:pPr>
    </w:p>
    <w:p w14:paraId="12B11863" w14:textId="6763FB11" w:rsidR="00EE5B81" w:rsidRDefault="00EE5B81" w:rsidP="00487ECB">
      <w:pPr>
        <w:spacing w:after="160"/>
        <w:ind w:firstLine="0"/>
        <w:rPr>
          <w:b/>
          <w:sz w:val="28"/>
        </w:rPr>
      </w:pPr>
      <w:r>
        <w:rPr>
          <w:noProof/>
        </w:rPr>
        <mc:AlternateContent>
          <mc:Choice Requires="wps">
            <w:drawing>
              <wp:anchor distT="0" distB="0" distL="114300" distR="114300" simplePos="0" relativeHeight="251661312" behindDoc="0" locked="0" layoutInCell="1" allowOverlap="1" wp14:anchorId="1F985514" wp14:editId="029B142A">
                <wp:simplePos x="0" y="0"/>
                <wp:positionH relativeFrom="page">
                  <wp:posOffset>1278890</wp:posOffset>
                </wp:positionH>
                <wp:positionV relativeFrom="margin">
                  <wp:posOffset>7091680</wp:posOffset>
                </wp:positionV>
                <wp:extent cx="5003800" cy="1828800"/>
                <wp:effectExtent l="0" t="0" r="0" b="6985"/>
                <wp:wrapSquare wrapText="bothSides"/>
                <wp:docPr id="3" name="Text Box 3"/>
                <wp:cNvGraphicFramePr/>
                <a:graphic xmlns:a="http://schemas.openxmlformats.org/drawingml/2006/main">
                  <a:graphicData uri="http://schemas.microsoft.com/office/word/2010/wordprocessingShape">
                    <wps:wsp>
                      <wps:cNvSpPr txBox="1"/>
                      <wps:spPr>
                        <a:xfrm>
                          <a:off x="0" y="0"/>
                          <a:ext cx="5003800" cy="1828800"/>
                        </a:xfrm>
                        <a:prstGeom prst="rect">
                          <a:avLst/>
                        </a:prstGeom>
                        <a:noFill/>
                        <a:ln w="6350">
                          <a:noFill/>
                        </a:ln>
                      </wps:spPr>
                      <wps:txbx>
                        <w:txbxContent>
                          <w:p w14:paraId="419FB807" w14:textId="0269F8C5" w:rsidR="00843124" w:rsidRDefault="00843124" w:rsidP="000D00D2">
                            <w:pPr>
                              <w:ind w:firstLine="0"/>
                              <w:jc w:val="center"/>
                              <w:rPr>
                                <w:b/>
                                <w:sz w:val="28"/>
                              </w:rPr>
                            </w:pPr>
                            <w:r>
                              <w:rPr>
                                <w:b/>
                                <w:sz w:val="28"/>
                              </w:rPr>
                              <w:t xml:space="preserve"> </w:t>
                            </w:r>
                          </w:p>
                          <w:p w14:paraId="2763AE20" w14:textId="77777777" w:rsidR="00843124" w:rsidRDefault="00843124" w:rsidP="000D00D2">
                            <w:pPr>
                              <w:ind w:firstLine="0"/>
                              <w:jc w:val="center"/>
                              <w:rPr>
                                <w:b/>
                                <w:sz w:val="28"/>
                              </w:rPr>
                            </w:pPr>
                            <w:r>
                              <w:rPr>
                                <w:b/>
                                <w:sz w:val="28"/>
                              </w:rPr>
                              <w:t>TEKNIK KOMPUTER</w:t>
                            </w:r>
                          </w:p>
                          <w:p w14:paraId="361BC357" w14:textId="77777777" w:rsidR="00843124" w:rsidRDefault="00843124" w:rsidP="000D00D2">
                            <w:pPr>
                              <w:ind w:firstLine="0"/>
                              <w:jc w:val="center"/>
                              <w:rPr>
                                <w:b/>
                                <w:sz w:val="28"/>
                              </w:rPr>
                            </w:pPr>
                            <w:r>
                              <w:rPr>
                                <w:b/>
                                <w:sz w:val="28"/>
                              </w:rPr>
                              <w:t>SEKOLAH VOKASI</w:t>
                            </w:r>
                          </w:p>
                          <w:p w14:paraId="62219F8B" w14:textId="77777777" w:rsidR="00843124" w:rsidRDefault="00843124" w:rsidP="000D00D2">
                            <w:pPr>
                              <w:ind w:firstLine="0"/>
                              <w:jc w:val="center"/>
                              <w:rPr>
                                <w:b/>
                                <w:sz w:val="28"/>
                              </w:rPr>
                            </w:pPr>
                            <w:r>
                              <w:rPr>
                                <w:b/>
                                <w:sz w:val="28"/>
                              </w:rPr>
                              <w:t>INSTITUT PERTANIAN BOGOR</w:t>
                            </w:r>
                          </w:p>
                          <w:p w14:paraId="3EF28784" w14:textId="77777777" w:rsidR="00843124" w:rsidRDefault="00843124" w:rsidP="000D00D2">
                            <w:pPr>
                              <w:ind w:firstLine="0"/>
                              <w:jc w:val="center"/>
                              <w:rPr>
                                <w:b/>
                                <w:sz w:val="28"/>
                              </w:rPr>
                            </w:pPr>
                            <w:r>
                              <w:rPr>
                                <w:b/>
                                <w:sz w:val="28"/>
                              </w:rPr>
                              <w:t>BOGOR</w:t>
                            </w:r>
                          </w:p>
                          <w:p w14:paraId="79459BA1" w14:textId="77777777" w:rsidR="00843124" w:rsidRPr="00681717" w:rsidRDefault="00843124" w:rsidP="000D00D2">
                            <w:pPr>
                              <w:ind w:firstLine="0"/>
                              <w:jc w:val="center"/>
                              <w:rPr>
                                <w:b/>
                                <w:sz w:val="28"/>
                              </w:rPr>
                            </w:pPr>
                            <w:r>
                              <w:rPr>
                                <w:b/>
                                <w:sz w:val="28"/>
                              </w:rPr>
                              <w:t>20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985514" id="Text Box 3" o:spid="_x0000_s1027" type="#_x0000_t202" style="position:absolute;left:0;text-align:left;margin-left:100.7pt;margin-top:558.4pt;width:394pt;height:2in;z-index:251661312;visibility:visible;mso-wrap-style:square;mso-width-percent:0;mso-wrap-distance-left:9pt;mso-wrap-distance-top:0;mso-wrap-distance-right:9pt;mso-wrap-distance-bottom:0;mso-position-horizontal:absolute;mso-position-horizontal-relative:page;mso-position-vertical:absolute;mso-position-vertical-relative:margin;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" filled="f" stroked="f" strokeweight=".5pt">
                <v:textbox style="mso-fit-shape-to-text:t">
                  <w:txbxContent>
                    <w:p w14:paraId="419FB807" w14:textId="0269F8C5" w:rsidR="00843124" w:rsidRDefault="00843124" w:rsidP="000D00D2">
                      <w:pPr>
                        <w:ind w:firstLine="0"/>
                        <w:jc w:val="center"/>
                        <w:rPr>
                          <w:b/>
                          <w:sz w:val="28"/>
                        </w:rPr>
                      </w:pPr>
                      <w:r>
                        <w:rPr>
                          <w:b/>
                          <w:sz w:val="28"/>
                        </w:rPr>
                        <w:t xml:space="preserve"> </w:t>
                      </w:r>
                    </w:p>
                    <w:p w14:paraId="2763AE20" w14:textId="77777777" w:rsidR="00843124" w:rsidRDefault="00843124" w:rsidP="000D00D2">
                      <w:pPr>
                        <w:ind w:firstLine="0"/>
                        <w:jc w:val="center"/>
                        <w:rPr>
                          <w:b/>
                          <w:sz w:val="28"/>
                        </w:rPr>
                      </w:pPr>
                      <w:r>
                        <w:rPr>
                          <w:b/>
                          <w:sz w:val="28"/>
                        </w:rPr>
                        <w:t>TEKNIK KOMPUTER</w:t>
                      </w:r>
                    </w:p>
                    <w:p w14:paraId="361BC357" w14:textId="77777777" w:rsidR="00843124" w:rsidRDefault="00843124" w:rsidP="000D00D2">
                      <w:pPr>
                        <w:ind w:firstLine="0"/>
                        <w:jc w:val="center"/>
                        <w:rPr>
                          <w:b/>
                          <w:sz w:val="28"/>
                        </w:rPr>
                      </w:pPr>
                      <w:r>
                        <w:rPr>
                          <w:b/>
                          <w:sz w:val="28"/>
                        </w:rPr>
                        <w:t>SEKOLAH VOKASI</w:t>
                      </w:r>
                    </w:p>
                    <w:p w14:paraId="62219F8B" w14:textId="77777777" w:rsidR="00843124" w:rsidRDefault="00843124" w:rsidP="000D00D2">
                      <w:pPr>
                        <w:ind w:firstLine="0"/>
                        <w:jc w:val="center"/>
                        <w:rPr>
                          <w:b/>
                          <w:sz w:val="28"/>
                        </w:rPr>
                      </w:pPr>
                      <w:r>
                        <w:rPr>
                          <w:b/>
                          <w:sz w:val="28"/>
                        </w:rPr>
                        <w:t>INSTITUT PERTANIAN BOGOR</w:t>
                      </w:r>
                    </w:p>
                    <w:p w14:paraId="3EF28784" w14:textId="77777777" w:rsidR="00843124" w:rsidRDefault="00843124" w:rsidP="000D00D2">
                      <w:pPr>
                        <w:ind w:firstLine="0"/>
                        <w:jc w:val="center"/>
                        <w:rPr>
                          <w:b/>
                          <w:sz w:val="28"/>
                        </w:rPr>
                      </w:pPr>
                      <w:r>
                        <w:rPr>
                          <w:b/>
                          <w:sz w:val="28"/>
                        </w:rPr>
                        <w:t>BOGOR</w:t>
                      </w:r>
                    </w:p>
                    <w:p w14:paraId="79459BA1" w14:textId="77777777" w:rsidR="00843124" w:rsidRPr="00681717" w:rsidRDefault="00843124" w:rsidP="000D00D2">
                      <w:pPr>
                        <w:ind w:firstLine="0"/>
                        <w:jc w:val="center"/>
                        <w:rPr>
                          <w:b/>
                          <w:sz w:val="28"/>
                        </w:rPr>
                      </w:pPr>
                      <w:r>
                        <w:rPr>
                          <w:b/>
                          <w:sz w:val="28"/>
                        </w:rPr>
                        <w:t>2021</w:t>
                      </w:r>
                    </w:p>
                  </w:txbxContent>
                </v:textbox>
                <w10:wrap type="square" anchorx="page" anchory="margin"/>
              </v:shape>
            </w:pict>
          </mc:Fallback>
        </mc:AlternateContent>
      </w:r>
      <w:r>
        <w:rPr>
          <w:b/>
          <w:sz w:val="28"/>
        </w:rPr>
        <w:br w:type="page"/>
      </w:r>
    </w:p>
    <w:p w14:paraId="5FB8E9EB" w14:textId="77777777" w:rsidR="00DF52FA" w:rsidRDefault="00EE5B81" w:rsidP="0098359A">
      <w:pPr>
        <w:ind w:firstLine="0"/>
      </w:pPr>
      <w:r>
        <w:lastRenderedPageBreak/>
        <w:t>Judul Proposal</w:t>
      </w:r>
      <w:r w:rsidR="0098359A">
        <w:tab/>
      </w:r>
      <w:r w:rsidR="0098359A">
        <w:tab/>
      </w:r>
      <w:r>
        <w:t xml:space="preserve">: Pembangunan Infrastruktur </w:t>
      </w:r>
      <w:r w:rsidR="00DF52FA">
        <w:t xml:space="preserve">Jaringan </w:t>
      </w:r>
      <w:r>
        <w:t xml:space="preserve">Sistem </w:t>
      </w:r>
      <w:r w:rsidR="000D00D2">
        <w:t>Pel</w:t>
      </w:r>
      <w:r>
        <w:t>ayanan</w:t>
      </w:r>
      <w:r w:rsidR="0041101A">
        <w:t xml:space="preserve"> </w:t>
      </w:r>
    </w:p>
    <w:p w14:paraId="694F63E0" w14:textId="77777777" w:rsidR="005724B5" w:rsidRDefault="00DF52FA" w:rsidP="00DF52FA">
      <w:pPr>
        <w:ind w:left="1440" w:firstLine="720"/>
      </w:pPr>
      <w:r>
        <w:t xml:space="preserve">  </w:t>
      </w:r>
      <w:r w:rsidR="0041101A">
        <w:t>Pendataan</w:t>
      </w:r>
      <w:r>
        <w:t xml:space="preserve"> </w:t>
      </w:r>
      <w:r w:rsidR="00EE5B81">
        <w:t xml:space="preserve">Masyarakat </w:t>
      </w:r>
      <w:r w:rsidR="0041101A">
        <w:t xml:space="preserve">Miskin </w:t>
      </w:r>
      <w:r w:rsidR="005724B5">
        <w:t xml:space="preserve">Berbasis Web </w:t>
      </w:r>
    </w:p>
    <w:p w14:paraId="6B084819" w14:textId="3B150000" w:rsidR="00EE5B81" w:rsidRDefault="005724B5" w:rsidP="005724B5">
      <w:pPr>
        <w:ind w:left="2160" w:firstLine="0"/>
      </w:pPr>
      <w:r>
        <w:t xml:space="preserve">  </w:t>
      </w:r>
      <w:r w:rsidR="00EE5B81">
        <w:t xml:space="preserve">di Kantor Desa </w:t>
      </w:r>
      <w:proofErr w:type="spellStart"/>
      <w:r w:rsidR="00EE5B81">
        <w:t>Langonsari</w:t>
      </w:r>
      <w:proofErr w:type="spellEnd"/>
      <w:r w:rsidR="0093562E">
        <w:t>, Kabupaten Bandung</w:t>
      </w:r>
    </w:p>
    <w:p w14:paraId="74722228" w14:textId="582AEB63" w:rsidR="0098359A" w:rsidRDefault="0098359A" w:rsidP="00487ECB">
      <w:pPr>
        <w:ind w:firstLine="0"/>
      </w:pPr>
      <w:r>
        <w:t>Nama</w:t>
      </w:r>
      <w:r>
        <w:tab/>
      </w:r>
      <w:r>
        <w:tab/>
      </w:r>
      <w:r>
        <w:tab/>
        <w:t xml:space="preserve">: Esto Triramdani </w:t>
      </w:r>
      <w:proofErr w:type="spellStart"/>
      <w:r>
        <w:t>Nurlustiawan</w:t>
      </w:r>
      <w:proofErr w:type="spellEnd"/>
    </w:p>
    <w:p w14:paraId="019521D7" w14:textId="70484846" w:rsidR="0098359A" w:rsidRDefault="0098359A" w:rsidP="00487ECB">
      <w:pPr>
        <w:ind w:firstLine="0"/>
      </w:pPr>
      <w:r>
        <w:t>NIM</w:t>
      </w:r>
      <w:r>
        <w:tab/>
      </w:r>
      <w:r>
        <w:tab/>
      </w:r>
      <w:r>
        <w:tab/>
        <w:t>: J3D118129</w:t>
      </w:r>
    </w:p>
    <w:p w14:paraId="20098976" w14:textId="28EB3A3A" w:rsidR="0098359A" w:rsidRDefault="0098359A" w:rsidP="0098359A"/>
    <w:p w14:paraId="63258C0C" w14:textId="327AA56A" w:rsidR="0098359A" w:rsidRDefault="0098359A" w:rsidP="0098359A"/>
    <w:p w14:paraId="2628B36B" w14:textId="5C681D1E" w:rsidR="0098359A" w:rsidRDefault="0098359A" w:rsidP="0098359A"/>
    <w:p w14:paraId="213201CF" w14:textId="167C29FC" w:rsidR="000A13FA" w:rsidRDefault="000A13FA" w:rsidP="0098359A"/>
    <w:p w14:paraId="34635C79" w14:textId="77777777" w:rsidR="000A13FA" w:rsidRDefault="000A13FA" w:rsidP="0098359A"/>
    <w:p w14:paraId="4A6DDDE5" w14:textId="73E686C3" w:rsidR="0098359A" w:rsidRDefault="0098359A" w:rsidP="0098359A"/>
    <w:p w14:paraId="679D7031" w14:textId="77777777" w:rsidR="0098359A" w:rsidRPr="00454E09" w:rsidRDefault="0098359A" w:rsidP="0098359A">
      <w:pPr>
        <w:jc w:val="center"/>
      </w:pPr>
      <w:r w:rsidRPr="00454E09">
        <w:t>Disetujui oleh</w:t>
      </w: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827"/>
      </w:tblGrid>
      <w:tr w:rsidR="0098359A" w14:paraId="7295E77D" w14:textId="77777777" w:rsidTr="00843124">
        <w:trPr>
          <w:trHeight w:val="964"/>
        </w:trPr>
        <w:tc>
          <w:tcPr>
            <w:tcW w:w="4820" w:type="dxa"/>
            <w:vAlign w:val="center"/>
          </w:tcPr>
          <w:p w14:paraId="1DE5EED4" w14:textId="19772ED9" w:rsidR="0098359A" w:rsidRDefault="0098359A" w:rsidP="00843124">
            <w:pPr>
              <w:ind w:firstLine="0"/>
            </w:pPr>
            <w:r w:rsidRPr="00454E09">
              <w:t>Pembimbing:</w:t>
            </w:r>
          </w:p>
          <w:p w14:paraId="19080B7E" w14:textId="63EFCABC" w:rsidR="0098359A" w:rsidRDefault="0098359A" w:rsidP="00843124">
            <w:pPr>
              <w:ind w:left="171" w:firstLine="0"/>
              <w:jc w:val="left"/>
            </w:pPr>
            <w:r>
              <w:t xml:space="preserve">Dr. Ir. Sri </w:t>
            </w:r>
            <w:proofErr w:type="spellStart"/>
            <w:r>
              <w:t>Wahjuni</w:t>
            </w:r>
            <w:proofErr w:type="spellEnd"/>
            <w:r>
              <w:t>, M.T.</w:t>
            </w:r>
          </w:p>
        </w:tc>
        <w:tc>
          <w:tcPr>
            <w:tcW w:w="3827" w:type="dxa"/>
            <w:vAlign w:val="center"/>
          </w:tcPr>
          <w:p w14:paraId="4AB6F9AA" w14:textId="77777777" w:rsidR="0098359A" w:rsidRDefault="0098359A" w:rsidP="00843124">
            <w:pPr>
              <w:jc w:val="center"/>
              <w:rPr>
                <w:u w:val="single"/>
              </w:rPr>
            </w:pPr>
          </w:p>
          <w:p w14:paraId="64AD9765" w14:textId="01418C7B" w:rsidR="0098359A" w:rsidRPr="00EB7D2E" w:rsidRDefault="0098359A" w:rsidP="00843124">
            <w:pPr>
              <w:jc w:val="center"/>
              <w:rPr>
                <w:u w:val="single"/>
              </w:rPr>
            </w:pPr>
            <w:r w:rsidRPr="00EB7D2E">
              <w:rPr>
                <w:u w:val="single"/>
              </w:rPr>
              <w:t>__________________</w:t>
            </w:r>
          </w:p>
        </w:tc>
      </w:tr>
    </w:tbl>
    <w:p w14:paraId="3174C314" w14:textId="77777777" w:rsidR="0098359A" w:rsidRDefault="0098359A" w:rsidP="0098359A">
      <w:pPr>
        <w:jc w:val="center"/>
      </w:pPr>
    </w:p>
    <w:p w14:paraId="6DCCDF3F" w14:textId="358BBC8E" w:rsidR="0098359A" w:rsidRDefault="0098359A" w:rsidP="000A13FA">
      <w:pPr>
        <w:ind w:firstLine="0"/>
      </w:pPr>
    </w:p>
    <w:p w14:paraId="4CCD7067" w14:textId="005E0327" w:rsidR="0098359A" w:rsidRDefault="0098359A">
      <w:pPr>
        <w:spacing w:after="160"/>
      </w:pPr>
      <w:r>
        <w:br w:type="page"/>
      </w:r>
    </w:p>
    <w:p w14:paraId="47EBF7C0" w14:textId="242CE95A" w:rsidR="0098359A" w:rsidRDefault="007D3CF6" w:rsidP="00487ECB">
      <w:pPr>
        <w:pStyle w:val="Heading1"/>
      </w:pPr>
      <w:bookmarkStart w:id="0" w:name="_Toc63111101"/>
      <w:r>
        <w:lastRenderedPageBreak/>
        <w:t>Prakata</w:t>
      </w:r>
      <w:bookmarkEnd w:id="0"/>
    </w:p>
    <w:p w14:paraId="363AC88D" w14:textId="77777777" w:rsidR="0098359A" w:rsidRPr="0098359A" w:rsidRDefault="0098359A" w:rsidP="0098359A"/>
    <w:p w14:paraId="20B12C63" w14:textId="591CB987" w:rsidR="0098359A" w:rsidRDefault="0098359A" w:rsidP="0098359A">
      <w:r w:rsidRPr="002275B8">
        <w:rPr>
          <w:lang w:val="id-ID"/>
        </w:rPr>
        <w:t>Puji syukur penulis ucapkan kepada Tuhan Yang Maha E</w:t>
      </w:r>
      <w:r>
        <w:rPr>
          <w:lang w:val="id-ID"/>
        </w:rPr>
        <w:t xml:space="preserve">sa yang telah melimpahkan </w:t>
      </w:r>
      <w:r>
        <w:t>rahmat</w:t>
      </w:r>
      <w:r w:rsidRPr="002275B8">
        <w:rPr>
          <w:lang w:val="id-ID"/>
        </w:rPr>
        <w:t xml:space="preserve"> dan karunia-Nya sehingga penulis dapat menyelesaikan proposal Praktik Kerja Lapangan (PKL) yang berjudul “</w:t>
      </w:r>
      <w:r>
        <w:t xml:space="preserve">Pembangunan Infrastruktur Jaringan Sistem </w:t>
      </w:r>
      <w:r w:rsidR="000D00D2">
        <w:t>Pel</w:t>
      </w:r>
      <w:r>
        <w:t xml:space="preserve">ayanan </w:t>
      </w:r>
      <w:r w:rsidR="00DF52FA">
        <w:t xml:space="preserve">Pendataan </w:t>
      </w:r>
      <w:r>
        <w:t xml:space="preserve">Masyarakat </w:t>
      </w:r>
      <w:r w:rsidR="00DF52FA">
        <w:t xml:space="preserve">Miskin </w:t>
      </w:r>
      <w:r>
        <w:t>di Kantor Desa</w:t>
      </w:r>
      <w:r w:rsidR="00DF52FA">
        <w:t xml:space="preserve"> </w:t>
      </w:r>
      <w:proofErr w:type="spellStart"/>
      <w:r w:rsidR="00DF52FA">
        <w:t>Langonsari</w:t>
      </w:r>
      <w:proofErr w:type="spellEnd"/>
      <w:r w:rsidR="00573156">
        <w:t>, Kabupaten Bandung.</w:t>
      </w:r>
      <w:bookmarkStart w:id="1" w:name="_GoBack"/>
      <w:bookmarkEnd w:id="1"/>
      <w:r>
        <w:rPr>
          <w:lang w:val="id-ID"/>
        </w:rPr>
        <w:t>”</w:t>
      </w:r>
    </w:p>
    <w:p w14:paraId="480084EA" w14:textId="449637F4" w:rsidR="0098359A" w:rsidRPr="002275B8" w:rsidRDefault="0098359A" w:rsidP="0098359A">
      <w:pPr>
        <w:ind w:firstLine="720"/>
        <w:rPr>
          <w:rFonts w:cs="Times New Roman"/>
          <w:lang w:val="id-ID"/>
        </w:rPr>
      </w:pPr>
      <w:r>
        <w:rPr>
          <w:rFonts w:cs="Times New Roman"/>
        </w:rPr>
        <w:t>Penulisan proposal PKL bertujuan sebagai</w:t>
      </w:r>
      <w:r w:rsidRPr="002275B8">
        <w:rPr>
          <w:rFonts w:cs="Times New Roman"/>
        </w:rPr>
        <w:t xml:space="preserve"> sy</w:t>
      </w:r>
      <w:r>
        <w:rPr>
          <w:rFonts w:cs="Times New Roman"/>
        </w:rPr>
        <w:t>arat penulis untuk dapat melaksanakan kegiatan PKL dan penyusunan laporan Tugas Akhir. Kegiatan ini merupakan salah satu syarat penulis untuk menyelesaikan</w:t>
      </w:r>
      <w:r w:rsidRPr="002275B8">
        <w:rPr>
          <w:rFonts w:cs="Times New Roman"/>
        </w:rPr>
        <w:t xml:space="preserve"> pendidikan pada Program Studi </w:t>
      </w:r>
      <w:r>
        <w:rPr>
          <w:rFonts w:cs="Times New Roman"/>
        </w:rPr>
        <w:t>Teknik Komputer</w:t>
      </w:r>
      <w:r w:rsidRPr="002275B8">
        <w:rPr>
          <w:rFonts w:cs="Times New Roman"/>
        </w:rPr>
        <w:t xml:space="preserve">, Sekolah </w:t>
      </w:r>
      <w:proofErr w:type="spellStart"/>
      <w:r w:rsidRPr="002275B8">
        <w:rPr>
          <w:rFonts w:cs="Times New Roman"/>
        </w:rPr>
        <w:t>Vokasi</w:t>
      </w:r>
      <w:proofErr w:type="spellEnd"/>
      <w:r w:rsidRPr="002275B8">
        <w:rPr>
          <w:rFonts w:cs="Times New Roman"/>
        </w:rPr>
        <w:t>, Institut Pertanian Bogor</w:t>
      </w:r>
      <w:r w:rsidRPr="002275B8">
        <w:rPr>
          <w:rFonts w:cs="Times New Roman"/>
          <w:lang w:val="id-ID"/>
        </w:rPr>
        <w:t>.</w:t>
      </w:r>
    </w:p>
    <w:p w14:paraId="56F7F2A0" w14:textId="77777777" w:rsidR="0098359A" w:rsidRDefault="0098359A" w:rsidP="0098359A">
      <w:r w:rsidRPr="002275B8">
        <w:t>Pada kesempatan ini penulis mengucapkan terima kasih kepada</w:t>
      </w:r>
      <w:r>
        <w:t>:</w:t>
      </w:r>
    </w:p>
    <w:p w14:paraId="0123DA5E" w14:textId="1F878AC2" w:rsidR="0098359A" w:rsidRPr="00F61D2D" w:rsidRDefault="0098359A" w:rsidP="0098359A">
      <w:pPr>
        <w:numPr>
          <w:ilvl w:val="0"/>
          <w:numId w:val="1"/>
        </w:numPr>
        <w:spacing w:line="276" w:lineRule="auto"/>
        <w:rPr>
          <w:rFonts w:cs="Times New Roman"/>
          <w:lang w:val="id-ID"/>
        </w:rPr>
      </w:pPr>
      <w:r>
        <w:rPr>
          <w:rFonts w:cs="Times New Roman"/>
        </w:rPr>
        <w:t xml:space="preserve">Ibu Dr. Ir. Sri </w:t>
      </w:r>
      <w:proofErr w:type="spellStart"/>
      <w:r>
        <w:rPr>
          <w:rFonts w:cs="Times New Roman"/>
        </w:rPr>
        <w:t>Wahjuni</w:t>
      </w:r>
      <w:proofErr w:type="spellEnd"/>
      <w:r>
        <w:rPr>
          <w:rFonts w:cs="Times New Roman"/>
        </w:rPr>
        <w:t xml:space="preserve">, M.T. </w:t>
      </w:r>
      <w:r w:rsidRPr="002275B8">
        <w:rPr>
          <w:rFonts w:cs="Times New Roman"/>
        </w:rPr>
        <w:t>sebagai dosen pembimbing</w:t>
      </w:r>
      <w:r>
        <w:rPr>
          <w:rFonts w:cs="Times New Roman"/>
        </w:rPr>
        <w:t xml:space="preserve"> PKL yang telah memberikan bimbingan dan saran selama proses penulisan proposal Praktik Kerja Lapangan.</w:t>
      </w:r>
    </w:p>
    <w:p w14:paraId="577CED63" w14:textId="1618E0AC" w:rsidR="0098359A" w:rsidRPr="00F61D2D" w:rsidRDefault="0098359A" w:rsidP="0098359A">
      <w:pPr>
        <w:numPr>
          <w:ilvl w:val="0"/>
          <w:numId w:val="1"/>
        </w:numPr>
        <w:spacing w:line="276" w:lineRule="auto"/>
        <w:rPr>
          <w:rFonts w:cs="Times New Roman"/>
          <w:lang w:val="id-ID"/>
        </w:rPr>
      </w:pPr>
      <w:r>
        <w:rPr>
          <w:rFonts w:cs="Times New Roman"/>
        </w:rPr>
        <w:t>Ibu</w:t>
      </w:r>
      <w:r w:rsidRPr="002275B8">
        <w:rPr>
          <w:rFonts w:cs="Times New Roman"/>
        </w:rPr>
        <w:t xml:space="preserve"> Dr</w:t>
      </w:r>
      <w:r w:rsidRPr="002275B8">
        <w:rPr>
          <w:rFonts w:cs="Times New Roman"/>
          <w:lang w:val="id-ID"/>
        </w:rPr>
        <w:t xml:space="preserve">. </w:t>
      </w:r>
      <w:r>
        <w:rPr>
          <w:rFonts w:cs="Times New Roman"/>
        </w:rPr>
        <w:t xml:space="preserve">Shelvie </w:t>
      </w:r>
      <w:proofErr w:type="spellStart"/>
      <w:r>
        <w:rPr>
          <w:rFonts w:cs="Times New Roman"/>
        </w:rPr>
        <w:t>Nidya</w:t>
      </w:r>
      <w:proofErr w:type="spellEnd"/>
      <w:r>
        <w:rPr>
          <w:rFonts w:cs="Times New Roman"/>
        </w:rPr>
        <w:t xml:space="preserve"> </w:t>
      </w:r>
      <w:proofErr w:type="spellStart"/>
      <w:r>
        <w:rPr>
          <w:rFonts w:cs="Times New Roman"/>
        </w:rPr>
        <w:t>Neyman</w:t>
      </w:r>
      <w:proofErr w:type="spellEnd"/>
      <w:r>
        <w:rPr>
          <w:rFonts w:cs="Times New Roman"/>
        </w:rPr>
        <w:t xml:space="preserve">, </w:t>
      </w:r>
      <w:proofErr w:type="spellStart"/>
      <w:proofErr w:type="gramStart"/>
      <w:r>
        <w:rPr>
          <w:rFonts w:cs="Times New Roman"/>
        </w:rPr>
        <w:t>S.Kom</w:t>
      </w:r>
      <w:proofErr w:type="spellEnd"/>
      <w:proofErr w:type="gramEnd"/>
      <w:r>
        <w:rPr>
          <w:rFonts w:cs="Times New Roman"/>
        </w:rPr>
        <w:t xml:space="preserve">., </w:t>
      </w:r>
      <w:proofErr w:type="spellStart"/>
      <w:r>
        <w:rPr>
          <w:rFonts w:cs="Times New Roman"/>
        </w:rPr>
        <w:t>M.Si</w:t>
      </w:r>
      <w:proofErr w:type="spellEnd"/>
      <w:r>
        <w:rPr>
          <w:rFonts w:cs="Times New Roman"/>
        </w:rPr>
        <w:t>. selaku</w:t>
      </w:r>
      <w:r w:rsidRPr="002275B8">
        <w:rPr>
          <w:rFonts w:cs="Times New Roman"/>
        </w:rPr>
        <w:t xml:space="preserve"> Ketua Program Studi </w:t>
      </w:r>
      <w:r w:rsidR="00AF5160">
        <w:rPr>
          <w:rFonts w:cs="Times New Roman"/>
        </w:rPr>
        <w:t>Teknik Komputer.</w:t>
      </w:r>
    </w:p>
    <w:p w14:paraId="6EABD35E" w14:textId="536FD0D1" w:rsidR="0098359A" w:rsidRPr="00F61D2D" w:rsidRDefault="0098359A" w:rsidP="0098359A">
      <w:pPr>
        <w:numPr>
          <w:ilvl w:val="0"/>
          <w:numId w:val="1"/>
        </w:numPr>
        <w:spacing w:line="276" w:lineRule="auto"/>
        <w:rPr>
          <w:rFonts w:cs="Times New Roman"/>
          <w:lang w:val="id-ID"/>
        </w:rPr>
      </w:pPr>
      <w:r>
        <w:rPr>
          <w:rFonts w:cs="Times New Roman"/>
        </w:rPr>
        <w:t>Para d</w:t>
      </w:r>
      <w:r w:rsidRPr="002275B8">
        <w:rPr>
          <w:rFonts w:cs="Times New Roman"/>
        </w:rPr>
        <w:t xml:space="preserve">osen dan seluruh staf pengajar Institut Pertanian Bogor yang telah memberikan </w:t>
      </w:r>
      <w:proofErr w:type="spellStart"/>
      <w:r w:rsidRPr="002275B8">
        <w:rPr>
          <w:rFonts w:cs="Times New Roman"/>
        </w:rPr>
        <w:t>ilmunya</w:t>
      </w:r>
      <w:proofErr w:type="spellEnd"/>
      <w:r w:rsidRPr="002275B8">
        <w:rPr>
          <w:rFonts w:cs="Times New Roman"/>
        </w:rPr>
        <w:t xml:space="preserve"> selama kegiatan perkuliahan.</w:t>
      </w:r>
    </w:p>
    <w:p w14:paraId="50D8B1BC" w14:textId="4FC47E4C" w:rsidR="0098359A" w:rsidRPr="00F61D2D" w:rsidRDefault="0098359A" w:rsidP="0098359A">
      <w:pPr>
        <w:numPr>
          <w:ilvl w:val="0"/>
          <w:numId w:val="1"/>
        </w:numPr>
        <w:spacing w:line="276" w:lineRule="auto"/>
        <w:rPr>
          <w:rFonts w:cs="Times New Roman"/>
          <w:lang w:val="id-ID"/>
        </w:rPr>
      </w:pPr>
      <w:r>
        <w:rPr>
          <w:rFonts w:cs="Times New Roman"/>
        </w:rPr>
        <w:t>Kedua o</w:t>
      </w:r>
      <w:r w:rsidRPr="00F61D2D">
        <w:rPr>
          <w:rFonts w:cs="Times New Roman"/>
        </w:rPr>
        <w:t>rang tua yang telah me</w:t>
      </w:r>
      <w:r>
        <w:rPr>
          <w:rFonts w:cs="Times New Roman"/>
        </w:rPr>
        <w:t>mberikan doa serta dukungan baik berupa materi maupun doa dalam penulisan proposal PKL.</w:t>
      </w:r>
    </w:p>
    <w:p w14:paraId="24276B6A" w14:textId="500A5BE4" w:rsidR="0098359A" w:rsidRPr="00F61D2D" w:rsidRDefault="006F5A70" w:rsidP="0098359A">
      <w:pPr>
        <w:numPr>
          <w:ilvl w:val="0"/>
          <w:numId w:val="1"/>
        </w:numPr>
        <w:spacing w:line="276" w:lineRule="auto"/>
        <w:rPr>
          <w:rFonts w:cs="Times New Roman"/>
          <w:lang w:val="id-ID"/>
        </w:rPr>
      </w:pPr>
      <w:r>
        <w:rPr>
          <w:rFonts w:cs="Times New Roman"/>
        </w:rPr>
        <w:t xml:space="preserve">Teman-teman </w:t>
      </w:r>
      <w:r w:rsidR="0098359A">
        <w:rPr>
          <w:rFonts w:cs="Times New Roman"/>
        </w:rPr>
        <w:t xml:space="preserve">mahasiswa </w:t>
      </w:r>
      <w:r>
        <w:rPr>
          <w:rFonts w:cs="Times New Roman"/>
        </w:rPr>
        <w:t>Teknik Komputer</w:t>
      </w:r>
      <w:r w:rsidR="0098359A">
        <w:rPr>
          <w:rFonts w:cs="Times New Roman"/>
        </w:rPr>
        <w:t xml:space="preserve"> dan Asrama Felicia IPB, serta</w:t>
      </w:r>
      <w:r w:rsidR="0098359A" w:rsidRPr="00F61D2D">
        <w:rPr>
          <w:rFonts w:cs="Times New Roman"/>
        </w:rPr>
        <w:t xml:space="preserve"> alumni Asrama Felicia IPB yang telah memberikan</w:t>
      </w:r>
      <w:r w:rsidR="0098359A">
        <w:rPr>
          <w:rFonts w:cs="Times New Roman"/>
        </w:rPr>
        <w:t xml:space="preserve"> bantuan,</w:t>
      </w:r>
      <w:r w:rsidR="0098359A" w:rsidRPr="00F61D2D">
        <w:rPr>
          <w:rFonts w:cs="Times New Roman"/>
        </w:rPr>
        <w:t xml:space="preserve"> seman</w:t>
      </w:r>
      <w:r w:rsidR="0098359A">
        <w:rPr>
          <w:rFonts w:cs="Times New Roman"/>
        </w:rPr>
        <w:t>gat dan inspirasi bagi penulis.</w:t>
      </w:r>
      <w:r w:rsidR="0098359A" w:rsidRPr="00F61D2D">
        <w:rPr>
          <w:rFonts w:cs="Times New Roman"/>
        </w:rPr>
        <w:t xml:space="preserve"> </w:t>
      </w:r>
    </w:p>
    <w:p w14:paraId="17508D7D" w14:textId="6C3DBA90" w:rsidR="0098359A" w:rsidRDefault="0098359A" w:rsidP="0098359A">
      <w:pPr>
        <w:ind w:firstLine="720"/>
        <w:rPr>
          <w:rFonts w:cs="Times New Roman"/>
        </w:rPr>
      </w:pPr>
      <w:r w:rsidRPr="002275B8">
        <w:rPr>
          <w:rFonts w:cs="Times New Roman"/>
        </w:rPr>
        <w:t xml:space="preserve">Demikian proposal PKL ini dibuat penulis sebagai pedoman untuk melaksanakan kegiatan PKL. Semoga proposal ini bermanfaat dalam pelaksanaan kegiatan PKL. </w:t>
      </w:r>
    </w:p>
    <w:p w14:paraId="172B0AA5" w14:textId="77777777" w:rsidR="00C90873" w:rsidRPr="002275B8" w:rsidRDefault="00C90873" w:rsidP="0098359A">
      <w:pPr>
        <w:ind w:firstLine="720"/>
        <w:rPr>
          <w:rFonts w:cs="Times New Roman"/>
        </w:rPr>
      </w:pPr>
    </w:p>
    <w:p w14:paraId="0850AEEF" w14:textId="77777777" w:rsidR="0098359A" w:rsidRDefault="0098359A" w:rsidP="0098359A">
      <w:pPr>
        <w:rPr>
          <w:rFonts w:cs="Times New Roman"/>
        </w:rPr>
      </w:pPr>
    </w:p>
    <w:p w14:paraId="1A53B4FC" w14:textId="28AD1458" w:rsidR="0098359A" w:rsidRDefault="006F5A70" w:rsidP="00C90873">
      <w:pPr>
        <w:ind w:left="4536" w:firstLine="0"/>
        <w:jc w:val="left"/>
        <w:rPr>
          <w:rFonts w:cs="Times New Roman"/>
        </w:rPr>
      </w:pPr>
      <w:r>
        <w:rPr>
          <w:rFonts w:cs="Times New Roman"/>
        </w:rPr>
        <w:t>Bandung</w:t>
      </w:r>
      <w:r w:rsidR="0098359A">
        <w:rPr>
          <w:rFonts w:cs="Times New Roman"/>
        </w:rPr>
        <w:t>,</w:t>
      </w:r>
      <w:r>
        <w:rPr>
          <w:rFonts w:cs="Times New Roman"/>
        </w:rPr>
        <w:t xml:space="preserve"> Januari 2021</w:t>
      </w:r>
    </w:p>
    <w:p w14:paraId="1852D6D4" w14:textId="77777777" w:rsidR="0098359A" w:rsidRDefault="0098359A" w:rsidP="00C90873">
      <w:pPr>
        <w:ind w:left="4536" w:firstLine="0"/>
        <w:jc w:val="left"/>
        <w:rPr>
          <w:rFonts w:cs="Times New Roman"/>
        </w:rPr>
      </w:pPr>
    </w:p>
    <w:p w14:paraId="3D084E18" w14:textId="77777777" w:rsidR="0098359A" w:rsidRDefault="0098359A" w:rsidP="00C90873">
      <w:pPr>
        <w:ind w:left="4536" w:firstLine="0"/>
        <w:jc w:val="right"/>
        <w:rPr>
          <w:rFonts w:cs="Times New Roman"/>
        </w:rPr>
      </w:pPr>
    </w:p>
    <w:p w14:paraId="02A8C8B6" w14:textId="77777777" w:rsidR="0098359A" w:rsidRDefault="0098359A" w:rsidP="00C90873">
      <w:pPr>
        <w:ind w:left="4536" w:firstLine="0"/>
        <w:rPr>
          <w:rFonts w:cs="Times New Roman"/>
        </w:rPr>
      </w:pPr>
    </w:p>
    <w:p w14:paraId="6165FD3E" w14:textId="38CCB360" w:rsidR="0098359A" w:rsidRDefault="00C90873" w:rsidP="00C90873">
      <w:pPr>
        <w:ind w:left="4536" w:firstLine="0"/>
        <w:rPr>
          <w:rFonts w:cs="Times New Roman"/>
        </w:rPr>
      </w:pPr>
      <w:r w:rsidRPr="000D00D2">
        <w:rPr>
          <w:rFonts w:cs="Times New Roman"/>
        </w:rPr>
        <w:t xml:space="preserve">Esto Triramdani </w:t>
      </w:r>
      <w:proofErr w:type="spellStart"/>
      <w:r w:rsidRPr="000D00D2">
        <w:rPr>
          <w:rFonts w:cs="Times New Roman"/>
        </w:rPr>
        <w:t>Nurlustiawan</w:t>
      </w:r>
      <w:proofErr w:type="spellEnd"/>
    </w:p>
    <w:p w14:paraId="200A39C0" w14:textId="04202CD7" w:rsidR="000D00D2" w:rsidRPr="000D00D2" w:rsidRDefault="000D00D2" w:rsidP="00C90873">
      <w:pPr>
        <w:ind w:left="4536" w:firstLine="0"/>
        <w:rPr>
          <w:rFonts w:cs="Times New Roman"/>
        </w:rPr>
      </w:pPr>
      <w:r>
        <w:rPr>
          <w:rFonts w:cs="Times New Roman"/>
        </w:rPr>
        <w:t>NIM J3D118129</w:t>
      </w:r>
    </w:p>
    <w:p w14:paraId="3A3ECC56" w14:textId="1631C826" w:rsidR="0020045A" w:rsidRDefault="0020045A" w:rsidP="0020045A">
      <w:pPr>
        <w:ind w:firstLine="0"/>
      </w:pPr>
    </w:p>
    <w:p w14:paraId="0ED82988" w14:textId="15BE0413" w:rsidR="0020045A" w:rsidRDefault="0020045A">
      <w:pPr>
        <w:spacing w:after="160" w:line="259" w:lineRule="auto"/>
        <w:ind w:firstLine="0"/>
        <w:jc w:val="left"/>
      </w:pPr>
      <w:r>
        <w:br w:type="page"/>
      </w:r>
    </w:p>
    <w:p w14:paraId="35AF1330" w14:textId="3D75FB4B" w:rsidR="0020045A" w:rsidRDefault="007D3CF6" w:rsidP="0020045A">
      <w:pPr>
        <w:pStyle w:val="Heading1"/>
      </w:pPr>
      <w:bookmarkStart w:id="2" w:name="_Toc63111102"/>
      <w:r>
        <w:lastRenderedPageBreak/>
        <w:t>Daftar Isi</w:t>
      </w:r>
      <w:bookmarkEnd w:id="2"/>
    </w:p>
    <w:p w14:paraId="069FC6D9" w14:textId="0599421B" w:rsidR="000D5F78" w:rsidRDefault="00603BB3" w:rsidP="000D5F78">
      <w:pPr>
        <w:pStyle w:val="TOC1"/>
        <w:tabs>
          <w:tab w:val="right" w:leader="dot" w:pos="7928"/>
        </w:tabs>
        <w:ind w:firstLine="0"/>
        <w:rPr>
          <w:rFonts w:asciiTheme="minorHAnsi" w:eastAsiaTheme="minorEastAsia" w:hAnsiTheme="minorHAnsi"/>
          <w:noProof/>
          <w:sz w:val="22"/>
        </w:rPr>
      </w:pPr>
      <w:r>
        <w:fldChar w:fldCharType="begin"/>
      </w:r>
      <w:r>
        <w:instrText xml:space="preserve"> TOC \o "1-3" \h \z \u </w:instrText>
      </w:r>
      <w:r>
        <w:fldChar w:fldCharType="separate"/>
      </w:r>
      <w:hyperlink w:anchor="_Toc63111101" w:history="1">
        <w:r w:rsidR="000D5F78" w:rsidRPr="00457A4E">
          <w:rPr>
            <w:rStyle w:val="Hyperlink"/>
            <w:noProof/>
          </w:rPr>
          <w:t>Prakata</w:t>
        </w:r>
        <w:r w:rsidR="000D5F78">
          <w:rPr>
            <w:noProof/>
            <w:webHidden/>
          </w:rPr>
          <w:tab/>
        </w:r>
        <w:r w:rsidR="000D5F78">
          <w:rPr>
            <w:noProof/>
            <w:webHidden/>
          </w:rPr>
          <w:fldChar w:fldCharType="begin"/>
        </w:r>
        <w:r w:rsidR="000D5F78">
          <w:rPr>
            <w:noProof/>
            <w:webHidden/>
          </w:rPr>
          <w:instrText xml:space="preserve"> PAGEREF _Toc63111101 \h </w:instrText>
        </w:r>
        <w:r w:rsidR="000D5F78">
          <w:rPr>
            <w:noProof/>
            <w:webHidden/>
          </w:rPr>
        </w:r>
        <w:r w:rsidR="000D5F78">
          <w:rPr>
            <w:noProof/>
            <w:webHidden/>
          </w:rPr>
          <w:fldChar w:fldCharType="separate"/>
        </w:r>
        <w:r w:rsidR="009B0152">
          <w:rPr>
            <w:noProof/>
            <w:webHidden/>
          </w:rPr>
          <w:t>iv</w:t>
        </w:r>
        <w:r w:rsidR="000D5F78">
          <w:rPr>
            <w:noProof/>
            <w:webHidden/>
          </w:rPr>
          <w:fldChar w:fldCharType="end"/>
        </w:r>
      </w:hyperlink>
    </w:p>
    <w:p w14:paraId="3A9C2EC6" w14:textId="5825D6AE" w:rsidR="000D5F78" w:rsidRDefault="001523F3" w:rsidP="000D5F78">
      <w:pPr>
        <w:pStyle w:val="TOC1"/>
        <w:tabs>
          <w:tab w:val="right" w:leader="dot" w:pos="7928"/>
        </w:tabs>
        <w:ind w:firstLine="0"/>
        <w:rPr>
          <w:rFonts w:asciiTheme="minorHAnsi" w:eastAsiaTheme="minorEastAsia" w:hAnsiTheme="minorHAnsi"/>
          <w:noProof/>
          <w:sz w:val="22"/>
        </w:rPr>
      </w:pPr>
      <w:hyperlink w:anchor="_Toc63111102" w:history="1">
        <w:r w:rsidR="000D5F78" w:rsidRPr="00457A4E">
          <w:rPr>
            <w:rStyle w:val="Hyperlink"/>
            <w:noProof/>
          </w:rPr>
          <w:t>Daftar Isi</w:t>
        </w:r>
        <w:r w:rsidR="000D5F78">
          <w:rPr>
            <w:noProof/>
            <w:webHidden/>
          </w:rPr>
          <w:tab/>
        </w:r>
        <w:r w:rsidR="000D5F78">
          <w:rPr>
            <w:noProof/>
            <w:webHidden/>
          </w:rPr>
          <w:fldChar w:fldCharType="begin"/>
        </w:r>
        <w:r w:rsidR="000D5F78">
          <w:rPr>
            <w:noProof/>
            <w:webHidden/>
          </w:rPr>
          <w:instrText xml:space="preserve"> PAGEREF _Toc63111102 \h </w:instrText>
        </w:r>
        <w:r w:rsidR="000D5F78">
          <w:rPr>
            <w:noProof/>
            <w:webHidden/>
          </w:rPr>
        </w:r>
        <w:r w:rsidR="000D5F78">
          <w:rPr>
            <w:noProof/>
            <w:webHidden/>
          </w:rPr>
          <w:fldChar w:fldCharType="separate"/>
        </w:r>
        <w:r w:rsidR="009B0152">
          <w:rPr>
            <w:noProof/>
            <w:webHidden/>
          </w:rPr>
          <w:t>v</w:t>
        </w:r>
        <w:r w:rsidR="000D5F78">
          <w:rPr>
            <w:noProof/>
            <w:webHidden/>
          </w:rPr>
          <w:fldChar w:fldCharType="end"/>
        </w:r>
      </w:hyperlink>
    </w:p>
    <w:p w14:paraId="14BB47C3" w14:textId="1097C66E" w:rsidR="000D5F78" w:rsidRDefault="001523F3" w:rsidP="000D5F78">
      <w:pPr>
        <w:pStyle w:val="TOC1"/>
        <w:tabs>
          <w:tab w:val="right" w:leader="dot" w:pos="7928"/>
        </w:tabs>
        <w:ind w:firstLine="0"/>
        <w:rPr>
          <w:rFonts w:asciiTheme="minorHAnsi" w:eastAsiaTheme="minorEastAsia" w:hAnsiTheme="minorHAnsi"/>
          <w:noProof/>
          <w:sz w:val="22"/>
        </w:rPr>
      </w:pPr>
      <w:hyperlink w:anchor="_Toc63111103" w:history="1">
        <w:r w:rsidR="000D5F78" w:rsidRPr="00457A4E">
          <w:rPr>
            <w:rStyle w:val="Hyperlink"/>
            <w:noProof/>
          </w:rPr>
          <w:t>Daftar Tabel</w:t>
        </w:r>
        <w:r w:rsidR="000D5F78">
          <w:rPr>
            <w:noProof/>
            <w:webHidden/>
          </w:rPr>
          <w:tab/>
        </w:r>
        <w:r w:rsidR="000D5F78">
          <w:rPr>
            <w:noProof/>
            <w:webHidden/>
          </w:rPr>
          <w:fldChar w:fldCharType="begin"/>
        </w:r>
        <w:r w:rsidR="000D5F78">
          <w:rPr>
            <w:noProof/>
            <w:webHidden/>
          </w:rPr>
          <w:instrText xml:space="preserve"> PAGEREF _Toc63111103 \h </w:instrText>
        </w:r>
        <w:r w:rsidR="000D5F78">
          <w:rPr>
            <w:noProof/>
            <w:webHidden/>
          </w:rPr>
        </w:r>
        <w:r w:rsidR="000D5F78">
          <w:rPr>
            <w:noProof/>
            <w:webHidden/>
          </w:rPr>
          <w:fldChar w:fldCharType="separate"/>
        </w:r>
        <w:r w:rsidR="009B0152">
          <w:rPr>
            <w:noProof/>
            <w:webHidden/>
          </w:rPr>
          <w:t>v</w:t>
        </w:r>
        <w:r w:rsidR="000D5F78">
          <w:rPr>
            <w:noProof/>
            <w:webHidden/>
          </w:rPr>
          <w:fldChar w:fldCharType="end"/>
        </w:r>
      </w:hyperlink>
    </w:p>
    <w:p w14:paraId="6FBCB18B" w14:textId="179CE847" w:rsidR="000D5F78" w:rsidRDefault="001523F3" w:rsidP="000D5F78">
      <w:pPr>
        <w:pStyle w:val="TOC1"/>
        <w:tabs>
          <w:tab w:val="right" w:leader="dot" w:pos="7928"/>
        </w:tabs>
        <w:ind w:firstLine="0"/>
        <w:rPr>
          <w:rFonts w:asciiTheme="minorHAnsi" w:eastAsiaTheme="minorEastAsia" w:hAnsiTheme="minorHAnsi"/>
          <w:noProof/>
          <w:sz w:val="22"/>
        </w:rPr>
      </w:pPr>
      <w:hyperlink w:anchor="_Toc63111104" w:history="1">
        <w:r w:rsidR="000D5F78" w:rsidRPr="00457A4E">
          <w:rPr>
            <w:rStyle w:val="Hyperlink"/>
            <w:noProof/>
          </w:rPr>
          <w:t>DAFTAR LAMPIRAN</w:t>
        </w:r>
        <w:r w:rsidR="000D5F78">
          <w:rPr>
            <w:noProof/>
            <w:webHidden/>
          </w:rPr>
          <w:tab/>
        </w:r>
        <w:r w:rsidR="000D5F78">
          <w:rPr>
            <w:noProof/>
            <w:webHidden/>
          </w:rPr>
          <w:fldChar w:fldCharType="begin"/>
        </w:r>
        <w:r w:rsidR="000D5F78">
          <w:rPr>
            <w:noProof/>
            <w:webHidden/>
          </w:rPr>
          <w:instrText xml:space="preserve"> PAGEREF _Toc63111104 \h </w:instrText>
        </w:r>
        <w:r w:rsidR="000D5F78">
          <w:rPr>
            <w:noProof/>
            <w:webHidden/>
          </w:rPr>
        </w:r>
        <w:r w:rsidR="000D5F78">
          <w:rPr>
            <w:noProof/>
            <w:webHidden/>
          </w:rPr>
          <w:fldChar w:fldCharType="separate"/>
        </w:r>
        <w:r w:rsidR="009B0152">
          <w:rPr>
            <w:noProof/>
            <w:webHidden/>
          </w:rPr>
          <w:t>v</w:t>
        </w:r>
        <w:r w:rsidR="000D5F78">
          <w:rPr>
            <w:noProof/>
            <w:webHidden/>
          </w:rPr>
          <w:fldChar w:fldCharType="end"/>
        </w:r>
      </w:hyperlink>
    </w:p>
    <w:p w14:paraId="34F41A0F" w14:textId="635D6715" w:rsidR="000D5F78" w:rsidRDefault="001523F3" w:rsidP="000D5F78">
      <w:pPr>
        <w:pStyle w:val="TOC1"/>
        <w:tabs>
          <w:tab w:val="left" w:pos="880"/>
          <w:tab w:val="right" w:leader="dot" w:pos="7928"/>
        </w:tabs>
        <w:ind w:firstLine="0"/>
        <w:rPr>
          <w:rFonts w:asciiTheme="minorHAnsi" w:eastAsiaTheme="minorEastAsia" w:hAnsiTheme="minorHAnsi"/>
          <w:noProof/>
          <w:sz w:val="22"/>
        </w:rPr>
      </w:pPr>
      <w:hyperlink w:anchor="_Toc63111105" w:history="1">
        <w:r w:rsidR="000D5F78" w:rsidRPr="00457A4E">
          <w:rPr>
            <w:rStyle w:val="Hyperlink"/>
            <w:noProof/>
          </w:rPr>
          <w:t>I</w:t>
        </w:r>
        <w:r w:rsidR="000D5F78">
          <w:rPr>
            <w:rFonts w:asciiTheme="minorHAnsi" w:eastAsiaTheme="minorEastAsia" w:hAnsiTheme="minorHAnsi"/>
            <w:noProof/>
            <w:sz w:val="22"/>
          </w:rPr>
          <w:tab/>
        </w:r>
        <w:r w:rsidR="000D5F78" w:rsidRPr="00457A4E">
          <w:rPr>
            <w:rStyle w:val="Hyperlink"/>
            <w:noProof/>
          </w:rPr>
          <w:t>Pendahuluan</w:t>
        </w:r>
        <w:r w:rsidR="000D5F78">
          <w:rPr>
            <w:noProof/>
            <w:webHidden/>
          </w:rPr>
          <w:tab/>
        </w:r>
        <w:r w:rsidR="000D5F78">
          <w:rPr>
            <w:noProof/>
            <w:webHidden/>
          </w:rPr>
          <w:fldChar w:fldCharType="begin"/>
        </w:r>
        <w:r w:rsidR="000D5F78">
          <w:rPr>
            <w:noProof/>
            <w:webHidden/>
          </w:rPr>
          <w:instrText xml:space="preserve"> PAGEREF _Toc63111105 \h </w:instrText>
        </w:r>
        <w:r w:rsidR="000D5F78">
          <w:rPr>
            <w:noProof/>
            <w:webHidden/>
          </w:rPr>
        </w:r>
        <w:r w:rsidR="000D5F78">
          <w:rPr>
            <w:noProof/>
            <w:webHidden/>
          </w:rPr>
          <w:fldChar w:fldCharType="separate"/>
        </w:r>
        <w:r w:rsidR="009B0152">
          <w:rPr>
            <w:noProof/>
            <w:webHidden/>
          </w:rPr>
          <w:t>1</w:t>
        </w:r>
        <w:r w:rsidR="000D5F78">
          <w:rPr>
            <w:noProof/>
            <w:webHidden/>
          </w:rPr>
          <w:fldChar w:fldCharType="end"/>
        </w:r>
      </w:hyperlink>
    </w:p>
    <w:p w14:paraId="13986EF8" w14:textId="22E146FE" w:rsidR="000D5F78" w:rsidRDefault="001523F3" w:rsidP="000D5F78">
      <w:pPr>
        <w:pStyle w:val="TOC2"/>
        <w:tabs>
          <w:tab w:val="right" w:leader="dot" w:pos="7928"/>
        </w:tabs>
        <w:ind w:firstLine="0"/>
        <w:rPr>
          <w:rFonts w:asciiTheme="minorHAnsi" w:eastAsiaTheme="minorEastAsia" w:hAnsiTheme="minorHAnsi"/>
          <w:noProof/>
          <w:sz w:val="22"/>
        </w:rPr>
      </w:pPr>
      <w:hyperlink w:anchor="_Toc63111106" w:history="1">
        <w:r w:rsidR="000D5F78" w:rsidRPr="00457A4E">
          <w:rPr>
            <w:rStyle w:val="Hyperlink"/>
            <w:noProof/>
          </w:rPr>
          <w:t>1.2 Latar Belakang</w:t>
        </w:r>
        <w:r w:rsidR="000D5F78">
          <w:rPr>
            <w:noProof/>
            <w:webHidden/>
          </w:rPr>
          <w:tab/>
        </w:r>
        <w:r w:rsidR="000D5F78">
          <w:rPr>
            <w:noProof/>
            <w:webHidden/>
          </w:rPr>
          <w:fldChar w:fldCharType="begin"/>
        </w:r>
        <w:r w:rsidR="000D5F78">
          <w:rPr>
            <w:noProof/>
            <w:webHidden/>
          </w:rPr>
          <w:instrText xml:space="preserve"> PAGEREF _Toc63111106 \h </w:instrText>
        </w:r>
        <w:r w:rsidR="000D5F78">
          <w:rPr>
            <w:noProof/>
            <w:webHidden/>
          </w:rPr>
        </w:r>
        <w:r w:rsidR="000D5F78">
          <w:rPr>
            <w:noProof/>
            <w:webHidden/>
          </w:rPr>
          <w:fldChar w:fldCharType="separate"/>
        </w:r>
        <w:r w:rsidR="009B0152">
          <w:rPr>
            <w:noProof/>
            <w:webHidden/>
          </w:rPr>
          <w:t>1</w:t>
        </w:r>
        <w:r w:rsidR="000D5F78">
          <w:rPr>
            <w:noProof/>
            <w:webHidden/>
          </w:rPr>
          <w:fldChar w:fldCharType="end"/>
        </w:r>
      </w:hyperlink>
    </w:p>
    <w:p w14:paraId="59E5D870" w14:textId="73C11CEB" w:rsidR="000D5F78" w:rsidRDefault="001523F3" w:rsidP="000D5F78">
      <w:pPr>
        <w:pStyle w:val="TOC2"/>
        <w:tabs>
          <w:tab w:val="right" w:leader="dot" w:pos="7928"/>
        </w:tabs>
        <w:ind w:firstLine="0"/>
        <w:rPr>
          <w:rFonts w:asciiTheme="minorHAnsi" w:eastAsiaTheme="minorEastAsia" w:hAnsiTheme="minorHAnsi"/>
          <w:noProof/>
          <w:sz w:val="22"/>
        </w:rPr>
      </w:pPr>
      <w:hyperlink w:anchor="_Toc63111107" w:history="1">
        <w:r w:rsidR="000D5F78" w:rsidRPr="00457A4E">
          <w:rPr>
            <w:rStyle w:val="Hyperlink"/>
            <w:noProof/>
          </w:rPr>
          <w:t>1.2 Tujuan</w:t>
        </w:r>
        <w:r w:rsidR="000D5F78">
          <w:rPr>
            <w:noProof/>
            <w:webHidden/>
          </w:rPr>
          <w:tab/>
        </w:r>
        <w:r w:rsidR="000D5F78">
          <w:rPr>
            <w:noProof/>
            <w:webHidden/>
          </w:rPr>
          <w:fldChar w:fldCharType="begin"/>
        </w:r>
        <w:r w:rsidR="000D5F78">
          <w:rPr>
            <w:noProof/>
            <w:webHidden/>
          </w:rPr>
          <w:instrText xml:space="preserve"> PAGEREF _Toc63111107 \h </w:instrText>
        </w:r>
        <w:r w:rsidR="000D5F78">
          <w:rPr>
            <w:noProof/>
            <w:webHidden/>
          </w:rPr>
        </w:r>
        <w:r w:rsidR="000D5F78">
          <w:rPr>
            <w:noProof/>
            <w:webHidden/>
          </w:rPr>
          <w:fldChar w:fldCharType="separate"/>
        </w:r>
        <w:r w:rsidR="009B0152">
          <w:rPr>
            <w:noProof/>
            <w:webHidden/>
          </w:rPr>
          <w:t>2</w:t>
        </w:r>
        <w:r w:rsidR="000D5F78">
          <w:rPr>
            <w:noProof/>
            <w:webHidden/>
          </w:rPr>
          <w:fldChar w:fldCharType="end"/>
        </w:r>
      </w:hyperlink>
    </w:p>
    <w:p w14:paraId="61AD314E" w14:textId="7AB7602F" w:rsidR="000D5F78" w:rsidRDefault="001523F3" w:rsidP="000D5F78">
      <w:pPr>
        <w:pStyle w:val="TOC1"/>
        <w:tabs>
          <w:tab w:val="left" w:pos="1100"/>
          <w:tab w:val="right" w:leader="dot" w:pos="7928"/>
        </w:tabs>
        <w:ind w:firstLine="0"/>
        <w:rPr>
          <w:rFonts w:asciiTheme="minorHAnsi" w:eastAsiaTheme="minorEastAsia" w:hAnsiTheme="minorHAnsi"/>
          <w:noProof/>
          <w:sz w:val="22"/>
        </w:rPr>
      </w:pPr>
      <w:hyperlink w:anchor="_Toc63111108" w:history="1">
        <w:r w:rsidR="000D5F78" w:rsidRPr="00457A4E">
          <w:rPr>
            <w:rStyle w:val="Hyperlink"/>
            <w:noProof/>
          </w:rPr>
          <w:t>II</w:t>
        </w:r>
        <w:r w:rsidR="000D5F78">
          <w:rPr>
            <w:rFonts w:asciiTheme="minorHAnsi" w:eastAsiaTheme="minorEastAsia" w:hAnsiTheme="minorHAnsi"/>
            <w:noProof/>
            <w:sz w:val="22"/>
          </w:rPr>
          <w:t xml:space="preserve"> </w:t>
        </w:r>
        <w:r w:rsidR="000D5F78" w:rsidRPr="00457A4E">
          <w:rPr>
            <w:rStyle w:val="Hyperlink"/>
            <w:noProof/>
          </w:rPr>
          <w:t>Tinjauan Pustaka</w:t>
        </w:r>
        <w:r w:rsidR="000D5F78">
          <w:rPr>
            <w:noProof/>
            <w:webHidden/>
          </w:rPr>
          <w:tab/>
        </w:r>
        <w:r w:rsidR="000D5F78">
          <w:rPr>
            <w:noProof/>
            <w:webHidden/>
          </w:rPr>
          <w:fldChar w:fldCharType="begin"/>
        </w:r>
        <w:r w:rsidR="000D5F78">
          <w:rPr>
            <w:noProof/>
            <w:webHidden/>
          </w:rPr>
          <w:instrText xml:space="preserve"> PAGEREF _Toc63111108 \h </w:instrText>
        </w:r>
        <w:r w:rsidR="000D5F78">
          <w:rPr>
            <w:noProof/>
            <w:webHidden/>
          </w:rPr>
        </w:r>
        <w:r w:rsidR="000D5F78">
          <w:rPr>
            <w:noProof/>
            <w:webHidden/>
          </w:rPr>
          <w:fldChar w:fldCharType="separate"/>
        </w:r>
        <w:r w:rsidR="009B0152">
          <w:rPr>
            <w:noProof/>
            <w:webHidden/>
          </w:rPr>
          <w:t>3</w:t>
        </w:r>
        <w:r w:rsidR="000D5F78">
          <w:rPr>
            <w:noProof/>
            <w:webHidden/>
          </w:rPr>
          <w:fldChar w:fldCharType="end"/>
        </w:r>
      </w:hyperlink>
    </w:p>
    <w:p w14:paraId="4C495766" w14:textId="43ED965E" w:rsidR="000D5F78" w:rsidRDefault="001523F3" w:rsidP="000D5F78">
      <w:pPr>
        <w:pStyle w:val="TOC2"/>
        <w:tabs>
          <w:tab w:val="right" w:leader="dot" w:pos="7928"/>
        </w:tabs>
        <w:ind w:firstLine="0"/>
        <w:rPr>
          <w:rFonts w:asciiTheme="minorHAnsi" w:eastAsiaTheme="minorEastAsia" w:hAnsiTheme="minorHAnsi"/>
          <w:noProof/>
          <w:sz w:val="22"/>
        </w:rPr>
      </w:pPr>
      <w:hyperlink w:anchor="_Toc63111109" w:history="1">
        <w:r w:rsidR="000D5F78" w:rsidRPr="00457A4E">
          <w:rPr>
            <w:rStyle w:val="Hyperlink"/>
            <w:noProof/>
          </w:rPr>
          <w:t>2.1 Web Server</w:t>
        </w:r>
        <w:r w:rsidR="000D5F78">
          <w:rPr>
            <w:noProof/>
            <w:webHidden/>
          </w:rPr>
          <w:tab/>
        </w:r>
        <w:r w:rsidR="000D5F78">
          <w:rPr>
            <w:noProof/>
            <w:webHidden/>
          </w:rPr>
          <w:fldChar w:fldCharType="begin"/>
        </w:r>
        <w:r w:rsidR="000D5F78">
          <w:rPr>
            <w:noProof/>
            <w:webHidden/>
          </w:rPr>
          <w:instrText xml:space="preserve"> PAGEREF _Toc63111109 \h </w:instrText>
        </w:r>
        <w:r w:rsidR="000D5F78">
          <w:rPr>
            <w:noProof/>
            <w:webHidden/>
          </w:rPr>
        </w:r>
        <w:r w:rsidR="000D5F78">
          <w:rPr>
            <w:noProof/>
            <w:webHidden/>
          </w:rPr>
          <w:fldChar w:fldCharType="separate"/>
        </w:r>
        <w:r w:rsidR="009B0152">
          <w:rPr>
            <w:noProof/>
            <w:webHidden/>
          </w:rPr>
          <w:t>3</w:t>
        </w:r>
        <w:r w:rsidR="000D5F78">
          <w:rPr>
            <w:noProof/>
            <w:webHidden/>
          </w:rPr>
          <w:fldChar w:fldCharType="end"/>
        </w:r>
      </w:hyperlink>
    </w:p>
    <w:p w14:paraId="34AACAA2" w14:textId="1CFA5AD9" w:rsidR="000D5F78" w:rsidRDefault="001523F3" w:rsidP="000D5F78">
      <w:pPr>
        <w:pStyle w:val="TOC2"/>
        <w:tabs>
          <w:tab w:val="right" w:leader="dot" w:pos="7928"/>
        </w:tabs>
        <w:ind w:firstLine="0"/>
        <w:rPr>
          <w:rFonts w:asciiTheme="minorHAnsi" w:eastAsiaTheme="minorEastAsia" w:hAnsiTheme="minorHAnsi"/>
          <w:noProof/>
          <w:sz w:val="22"/>
        </w:rPr>
      </w:pPr>
      <w:hyperlink w:anchor="_Toc63111110" w:history="1">
        <w:r w:rsidR="000D5F78" w:rsidRPr="00457A4E">
          <w:rPr>
            <w:rStyle w:val="Hyperlink"/>
            <w:noProof/>
          </w:rPr>
          <w:t>2.2 Dynamic Host Configuration Protocol Server</w:t>
        </w:r>
        <w:r w:rsidR="000D5F78">
          <w:rPr>
            <w:noProof/>
            <w:webHidden/>
          </w:rPr>
          <w:tab/>
        </w:r>
        <w:r w:rsidR="000D5F78">
          <w:rPr>
            <w:noProof/>
            <w:webHidden/>
          </w:rPr>
          <w:fldChar w:fldCharType="begin"/>
        </w:r>
        <w:r w:rsidR="000D5F78">
          <w:rPr>
            <w:noProof/>
            <w:webHidden/>
          </w:rPr>
          <w:instrText xml:space="preserve"> PAGEREF _Toc63111110 \h </w:instrText>
        </w:r>
        <w:r w:rsidR="000D5F78">
          <w:rPr>
            <w:noProof/>
            <w:webHidden/>
          </w:rPr>
        </w:r>
        <w:r w:rsidR="000D5F78">
          <w:rPr>
            <w:noProof/>
            <w:webHidden/>
          </w:rPr>
          <w:fldChar w:fldCharType="separate"/>
        </w:r>
        <w:r w:rsidR="009B0152">
          <w:rPr>
            <w:noProof/>
            <w:webHidden/>
          </w:rPr>
          <w:t>3</w:t>
        </w:r>
        <w:r w:rsidR="000D5F78">
          <w:rPr>
            <w:noProof/>
            <w:webHidden/>
          </w:rPr>
          <w:fldChar w:fldCharType="end"/>
        </w:r>
      </w:hyperlink>
    </w:p>
    <w:p w14:paraId="172C75E1" w14:textId="6F5C61E4" w:rsidR="000D5F78" w:rsidRDefault="001523F3" w:rsidP="000D5F78">
      <w:pPr>
        <w:pStyle w:val="TOC2"/>
        <w:tabs>
          <w:tab w:val="right" w:leader="dot" w:pos="7928"/>
        </w:tabs>
        <w:ind w:firstLine="0"/>
        <w:rPr>
          <w:rFonts w:asciiTheme="minorHAnsi" w:eastAsiaTheme="minorEastAsia" w:hAnsiTheme="minorHAnsi"/>
          <w:noProof/>
          <w:sz w:val="22"/>
        </w:rPr>
      </w:pPr>
      <w:hyperlink w:anchor="_Toc63111111" w:history="1">
        <w:r w:rsidR="000D5F78" w:rsidRPr="00457A4E">
          <w:rPr>
            <w:rStyle w:val="Hyperlink"/>
            <w:noProof/>
          </w:rPr>
          <w:t>2.3 Domain Name System Server</w:t>
        </w:r>
        <w:r w:rsidR="000D5F78">
          <w:rPr>
            <w:noProof/>
            <w:webHidden/>
          </w:rPr>
          <w:tab/>
        </w:r>
        <w:r w:rsidR="000D5F78">
          <w:rPr>
            <w:noProof/>
            <w:webHidden/>
          </w:rPr>
          <w:fldChar w:fldCharType="begin"/>
        </w:r>
        <w:r w:rsidR="000D5F78">
          <w:rPr>
            <w:noProof/>
            <w:webHidden/>
          </w:rPr>
          <w:instrText xml:space="preserve"> PAGEREF _Toc63111111 \h </w:instrText>
        </w:r>
        <w:r w:rsidR="000D5F78">
          <w:rPr>
            <w:noProof/>
            <w:webHidden/>
          </w:rPr>
        </w:r>
        <w:r w:rsidR="000D5F78">
          <w:rPr>
            <w:noProof/>
            <w:webHidden/>
          </w:rPr>
          <w:fldChar w:fldCharType="separate"/>
        </w:r>
        <w:r w:rsidR="009B0152">
          <w:rPr>
            <w:noProof/>
            <w:webHidden/>
          </w:rPr>
          <w:t>4</w:t>
        </w:r>
        <w:r w:rsidR="000D5F78">
          <w:rPr>
            <w:noProof/>
            <w:webHidden/>
          </w:rPr>
          <w:fldChar w:fldCharType="end"/>
        </w:r>
      </w:hyperlink>
    </w:p>
    <w:p w14:paraId="1FB30817" w14:textId="7A1196C1" w:rsidR="000D5F78" w:rsidRDefault="001523F3" w:rsidP="000D5F78">
      <w:pPr>
        <w:pStyle w:val="TOC2"/>
        <w:tabs>
          <w:tab w:val="right" w:leader="dot" w:pos="7928"/>
        </w:tabs>
        <w:ind w:firstLine="0"/>
        <w:rPr>
          <w:rFonts w:asciiTheme="minorHAnsi" w:eastAsiaTheme="minorEastAsia" w:hAnsiTheme="minorHAnsi"/>
          <w:noProof/>
          <w:sz w:val="22"/>
        </w:rPr>
      </w:pPr>
      <w:hyperlink w:anchor="_Toc63111112" w:history="1">
        <w:r w:rsidR="000D5F78" w:rsidRPr="00457A4E">
          <w:rPr>
            <w:rStyle w:val="Hyperlink"/>
            <w:noProof/>
          </w:rPr>
          <w:t>2.4 Database</w:t>
        </w:r>
        <w:r w:rsidR="000D5F78">
          <w:rPr>
            <w:noProof/>
            <w:webHidden/>
          </w:rPr>
          <w:tab/>
        </w:r>
        <w:r w:rsidR="000D5F78">
          <w:rPr>
            <w:noProof/>
            <w:webHidden/>
          </w:rPr>
          <w:fldChar w:fldCharType="begin"/>
        </w:r>
        <w:r w:rsidR="000D5F78">
          <w:rPr>
            <w:noProof/>
            <w:webHidden/>
          </w:rPr>
          <w:instrText xml:space="preserve"> PAGEREF _Toc63111112 \h </w:instrText>
        </w:r>
        <w:r w:rsidR="000D5F78">
          <w:rPr>
            <w:noProof/>
            <w:webHidden/>
          </w:rPr>
        </w:r>
        <w:r w:rsidR="000D5F78">
          <w:rPr>
            <w:noProof/>
            <w:webHidden/>
          </w:rPr>
          <w:fldChar w:fldCharType="separate"/>
        </w:r>
        <w:r w:rsidR="009B0152">
          <w:rPr>
            <w:noProof/>
            <w:webHidden/>
          </w:rPr>
          <w:t>4</w:t>
        </w:r>
        <w:r w:rsidR="000D5F78">
          <w:rPr>
            <w:noProof/>
            <w:webHidden/>
          </w:rPr>
          <w:fldChar w:fldCharType="end"/>
        </w:r>
      </w:hyperlink>
    </w:p>
    <w:p w14:paraId="324A1B8B" w14:textId="716C85C9" w:rsidR="000D5F78" w:rsidRDefault="001523F3" w:rsidP="000D5F78">
      <w:pPr>
        <w:pStyle w:val="TOC2"/>
        <w:tabs>
          <w:tab w:val="right" w:leader="dot" w:pos="7928"/>
        </w:tabs>
        <w:ind w:firstLine="0"/>
        <w:rPr>
          <w:rFonts w:asciiTheme="minorHAnsi" w:eastAsiaTheme="minorEastAsia" w:hAnsiTheme="minorHAnsi"/>
          <w:noProof/>
          <w:sz w:val="22"/>
        </w:rPr>
      </w:pPr>
      <w:hyperlink w:anchor="_Toc63111113" w:history="1">
        <w:r w:rsidR="000D5F78" w:rsidRPr="00457A4E">
          <w:rPr>
            <w:rStyle w:val="Hyperlink"/>
            <w:noProof/>
          </w:rPr>
          <w:t>2.5 Secure Socket Layer</w:t>
        </w:r>
        <w:r w:rsidR="000D5F78">
          <w:rPr>
            <w:noProof/>
            <w:webHidden/>
          </w:rPr>
          <w:tab/>
        </w:r>
        <w:r w:rsidR="000D5F78">
          <w:rPr>
            <w:noProof/>
            <w:webHidden/>
          </w:rPr>
          <w:fldChar w:fldCharType="begin"/>
        </w:r>
        <w:r w:rsidR="000D5F78">
          <w:rPr>
            <w:noProof/>
            <w:webHidden/>
          </w:rPr>
          <w:instrText xml:space="preserve"> PAGEREF _Toc63111113 \h </w:instrText>
        </w:r>
        <w:r w:rsidR="000D5F78">
          <w:rPr>
            <w:noProof/>
            <w:webHidden/>
          </w:rPr>
        </w:r>
        <w:r w:rsidR="000D5F78">
          <w:rPr>
            <w:noProof/>
            <w:webHidden/>
          </w:rPr>
          <w:fldChar w:fldCharType="separate"/>
        </w:r>
        <w:r w:rsidR="009B0152">
          <w:rPr>
            <w:noProof/>
            <w:webHidden/>
          </w:rPr>
          <w:t>4</w:t>
        </w:r>
        <w:r w:rsidR="000D5F78">
          <w:rPr>
            <w:noProof/>
            <w:webHidden/>
          </w:rPr>
          <w:fldChar w:fldCharType="end"/>
        </w:r>
      </w:hyperlink>
    </w:p>
    <w:p w14:paraId="600F7E62" w14:textId="46E1B67D" w:rsidR="000D5F78" w:rsidRDefault="001523F3" w:rsidP="000D5F78">
      <w:pPr>
        <w:pStyle w:val="TOC1"/>
        <w:tabs>
          <w:tab w:val="left" w:pos="1100"/>
          <w:tab w:val="right" w:leader="dot" w:pos="7928"/>
        </w:tabs>
        <w:ind w:firstLine="0"/>
        <w:rPr>
          <w:rFonts w:asciiTheme="minorHAnsi" w:eastAsiaTheme="minorEastAsia" w:hAnsiTheme="minorHAnsi"/>
          <w:noProof/>
          <w:sz w:val="22"/>
        </w:rPr>
      </w:pPr>
      <w:hyperlink w:anchor="_Toc63111114" w:history="1">
        <w:r w:rsidR="000D5F78" w:rsidRPr="00457A4E">
          <w:rPr>
            <w:rStyle w:val="Hyperlink"/>
            <w:noProof/>
          </w:rPr>
          <w:t>III</w:t>
        </w:r>
        <w:r w:rsidR="000D5F78">
          <w:rPr>
            <w:rFonts w:asciiTheme="minorHAnsi" w:eastAsiaTheme="minorEastAsia" w:hAnsiTheme="minorHAnsi"/>
            <w:noProof/>
            <w:sz w:val="22"/>
          </w:rPr>
          <w:tab/>
        </w:r>
        <w:r w:rsidR="000D5F78" w:rsidRPr="00457A4E">
          <w:rPr>
            <w:rStyle w:val="Hyperlink"/>
            <w:noProof/>
          </w:rPr>
          <w:t>Metode praktik Kerja Lapangan</w:t>
        </w:r>
        <w:r w:rsidR="000D5F78">
          <w:rPr>
            <w:noProof/>
            <w:webHidden/>
          </w:rPr>
          <w:tab/>
        </w:r>
        <w:r w:rsidR="000D5F78">
          <w:rPr>
            <w:noProof/>
            <w:webHidden/>
          </w:rPr>
          <w:fldChar w:fldCharType="begin"/>
        </w:r>
        <w:r w:rsidR="000D5F78">
          <w:rPr>
            <w:noProof/>
            <w:webHidden/>
          </w:rPr>
          <w:instrText xml:space="preserve"> PAGEREF _Toc63111114 \h </w:instrText>
        </w:r>
        <w:r w:rsidR="000D5F78">
          <w:rPr>
            <w:noProof/>
            <w:webHidden/>
          </w:rPr>
        </w:r>
        <w:r w:rsidR="000D5F78">
          <w:rPr>
            <w:noProof/>
            <w:webHidden/>
          </w:rPr>
          <w:fldChar w:fldCharType="separate"/>
        </w:r>
        <w:r w:rsidR="009B0152">
          <w:rPr>
            <w:noProof/>
            <w:webHidden/>
          </w:rPr>
          <w:t>5</w:t>
        </w:r>
        <w:r w:rsidR="000D5F78">
          <w:rPr>
            <w:noProof/>
            <w:webHidden/>
          </w:rPr>
          <w:fldChar w:fldCharType="end"/>
        </w:r>
      </w:hyperlink>
    </w:p>
    <w:p w14:paraId="4D705C1A" w14:textId="381B88C1" w:rsidR="000D5F78" w:rsidRDefault="001523F3" w:rsidP="000D5F78">
      <w:pPr>
        <w:pStyle w:val="TOC2"/>
        <w:tabs>
          <w:tab w:val="right" w:leader="dot" w:pos="7928"/>
        </w:tabs>
        <w:ind w:firstLine="0"/>
        <w:rPr>
          <w:rFonts w:asciiTheme="minorHAnsi" w:eastAsiaTheme="minorEastAsia" w:hAnsiTheme="minorHAnsi"/>
          <w:noProof/>
          <w:sz w:val="22"/>
        </w:rPr>
      </w:pPr>
      <w:hyperlink w:anchor="_Toc63111115" w:history="1">
        <w:r w:rsidR="000D5F78" w:rsidRPr="00457A4E">
          <w:rPr>
            <w:rStyle w:val="Hyperlink"/>
            <w:noProof/>
          </w:rPr>
          <w:t>3.1 Tempat dan Waktu</w:t>
        </w:r>
        <w:r w:rsidR="000D5F78">
          <w:rPr>
            <w:noProof/>
            <w:webHidden/>
          </w:rPr>
          <w:tab/>
        </w:r>
        <w:r w:rsidR="000D5F78">
          <w:rPr>
            <w:noProof/>
            <w:webHidden/>
          </w:rPr>
          <w:fldChar w:fldCharType="begin"/>
        </w:r>
        <w:r w:rsidR="000D5F78">
          <w:rPr>
            <w:noProof/>
            <w:webHidden/>
          </w:rPr>
          <w:instrText xml:space="preserve"> PAGEREF _Toc63111115 \h </w:instrText>
        </w:r>
        <w:r w:rsidR="000D5F78">
          <w:rPr>
            <w:noProof/>
            <w:webHidden/>
          </w:rPr>
        </w:r>
        <w:r w:rsidR="000D5F78">
          <w:rPr>
            <w:noProof/>
            <w:webHidden/>
          </w:rPr>
          <w:fldChar w:fldCharType="separate"/>
        </w:r>
        <w:r w:rsidR="009B0152">
          <w:rPr>
            <w:noProof/>
            <w:webHidden/>
          </w:rPr>
          <w:t>5</w:t>
        </w:r>
        <w:r w:rsidR="000D5F78">
          <w:rPr>
            <w:noProof/>
            <w:webHidden/>
          </w:rPr>
          <w:fldChar w:fldCharType="end"/>
        </w:r>
      </w:hyperlink>
    </w:p>
    <w:p w14:paraId="6A8A3DDD" w14:textId="036894EC" w:rsidR="000D5F78" w:rsidRDefault="001523F3" w:rsidP="000D5F78">
      <w:pPr>
        <w:pStyle w:val="TOC2"/>
        <w:tabs>
          <w:tab w:val="right" w:leader="dot" w:pos="7928"/>
        </w:tabs>
        <w:ind w:firstLine="0"/>
        <w:rPr>
          <w:rFonts w:asciiTheme="minorHAnsi" w:eastAsiaTheme="minorEastAsia" w:hAnsiTheme="minorHAnsi"/>
          <w:noProof/>
          <w:sz w:val="22"/>
        </w:rPr>
      </w:pPr>
      <w:hyperlink w:anchor="_Toc63111116" w:history="1">
        <w:r w:rsidR="000D5F78" w:rsidRPr="00457A4E">
          <w:rPr>
            <w:rStyle w:val="Hyperlink"/>
            <w:noProof/>
          </w:rPr>
          <w:t>3.2 Metode Pelaksanaan</w:t>
        </w:r>
        <w:r w:rsidR="000D5F78">
          <w:rPr>
            <w:noProof/>
            <w:webHidden/>
          </w:rPr>
          <w:tab/>
        </w:r>
        <w:r w:rsidR="000D5F78">
          <w:rPr>
            <w:noProof/>
            <w:webHidden/>
          </w:rPr>
          <w:fldChar w:fldCharType="begin"/>
        </w:r>
        <w:r w:rsidR="000D5F78">
          <w:rPr>
            <w:noProof/>
            <w:webHidden/>
          </w:rPr>
          <w:instrText xml:space="preserve"> PAGEREF _Toc63111116 \h </w:instrText>
        </w:r>
        <w:r w:rsidR="000D5F78">
          <w:rPr>
            <w:noProof/>
            <w:webHidden/>
          </w:rPr>
        </w:r>
        <w:r w:rsidR="000D5F78">
          <w:rPr>
            <w:noProof/>
            <w:webHidden/>
          </w:rPr>
          <w:fldChar w:fldCharType="separate"/>
        </w:r>
        <w:r w:rsidR="009B0152">
          <w:rPr>
            <w:noProof/>
            <w:webHidden/>
          </w:rPr>
          <w:t>5</w:t>
        </w:r>
        <w:r w:rsidR="000D5F78">
          <w:rPr>
            <w:noProof/>
            <w:webHidden/>
          </w:rPr>
          <w:fldChar w:fldCharType="end"/>
        </w:r>
      </w:hyperlink>
    </w:p>
    <w:p w14:paraId="5474411E" w14:textId="6DECB937" w:rsidR="000D5F78" w:rsidRDefault="001523F3" w:rsidP="000D5F78">
      <w:pPr>
        <w:pStyle w:val="TOC2"/>
        <w:tabs>
          <w:tab w:val="right" w:leader="dot" w:pos="7928"/>
        </w:tabs>
        <w:ind w:firstLine="0"/>
        <w:rPr>
          <w:rFonts w:asciiTheme="minorHAnsi" w:eastAsiaTheme="minorEastAsia" w:hAnsiTheme="minorHAnsi"/>
          <w:noProof/>
          <w:sz w:val="22"/>
        </w:rPr>
      </w:pPr>
      <w:hyperlink w:anchor="_Toc63111117" w:history="1">
        <w:r w:rsidR="000D5F78" w:rsidRPr="00457A4E">
          <w:rPr>
            <w:rStyle w:val="Hyperlink"/>
            <w:noProof/>
          </w:rPr>
          <w:t>3.3 Metode Pengamatan dan Pengambilan Data</w:t>
        </w:r>
        <w:r w:rsidR="000D5F78">
          <w:rPr>
            <w:noProof/>
            <w:webHidden/>
          </w:rPr>
          <w:tab/>
        </w:r>
        <w:r w:rsidR="000D5F78">
          <w:rPr>
            <w:noProof/>
            <w:webHidden/>
          </w:rPr>
          <w:fldChar w:fldCharType="begin"/>
        </w:r>
        <w:r w:rsidR="000D5F78">
          <w:rPr>
            <w:noProof/>
            <w:webHidden/>
          </w:rPr>
          <w:instrText xml:space="preserve"> PAGEREF _Toc63111117 \h </w:instrText>
        </w:r>
        <w:r w:rsidR="000D5F78">
          <w:rPr>
            <w:noProof/>
            <w:webHidden/>
          </w:rPr>
        </w:r>
        <w:r w:rsidR="000D5F78">
          <w:rPr>
            <w:noProof/>
            <w:webHidden/>
          </w:rPr>
          <w:fldChar w:fldCharType="separate"/>
        </w:r>
        <w:r w:rsidR="009B0152">
          <w:rPr>
            <w:noProof/>
            <w:webHidden/>
          </w:rPr>
          <w:t>5</w:t>
        </w:r>
        <w:r w:rsidR="000D5F78">
          <w:rPr>
            <w:noProof/>
            <w:webHidden/>
          </w:rPr>
          <w:fldChar w:fldCharType="end"/>
        </w:r>
      </w:hyperlink>
    </w:p>
    <w:p w14:paraId="0AF30314" w14:textId="3257F07F" w:rsidR="000D5F78" w:rsidRDefault="001523F3" w:rsidP="000D5F78">
      <w:pPr>
        <w:pStyle w:val="TOC2"/>
        <w:tabs>
          <w:tab w:val="right" w:leader="dot" w:pos="7928"/>
        </w:tabs>
        <w:ind w:firstLine="0"/>
        <w:rPr>
          <w:rFonts w:asciiTheme="minorHAnsi" w:eastAsiaTheme="minorEastAsia" w:hAnsiTheme="minorHAnsi"/>
          <w:noProof/>
          <w:sz w:val="22"/>
        </w:rPr>
      </w:pPr>
      <w:hyperlink w:anchor="_Toc63111118" w:history="1">
        <w:r w:rsidR="000D5F78" w:rsidRPr="00457A4E">
          <w:rPr>
            <w:rStyle w:val="Hyperlink"/>
            <w:noProof/>
          </w:rPr>
          <w:t>3.4 Pelaporan</w:t>
        </w:r>
        <w:r w:rsidR="000D5F78">
          <w:rPr>
            <w:noProof/>
            <w:webHidden/>
          </w:rPr>
          <w:tab/>
        </w:r>
        <w:r w:rsidR="000D5F78">
          <w:rPr>
            <w:noProof/>
            <w:webHidden/>
          </w:rPr>
          <w:fldChar w:fldCharType="begin"/>
        </w:r>
        <w:r w:rsidR="000D5F78">
          <w:rPr>
            <w:noProof/>
            <w:webHidden/>
          </w:rPr>
          <w:instrText xml:space="preserve"> PAGEREF _Toc63111118 \h </w:instrText>
        </w:r>
        <w:r w:rsidR="000D5F78">
          <w:rPr>
            <w:noProof/>
            <w:webHidden/>
          </w:rPr>
        </w:r>
        <w:r w:rsidR="000D5F78">
          <w:rPr>
            <w:noProof/>
            <w:webHidden/>
          </w:rPr>
          <w:fldChar w:fldCharType="separate"/>
        </w:r>
        <w:r w:rsidR="009B0152">
          <w:rPr>
            <w:noProof/>
            <w:webHidden/>
          </w:rPr>
          <w:t>6</w:t>
        </w:r>
        <w:r w:rsidR="000D5F78">
          <w:rPr>
            <w:noProof/>
            <w:webHidden/>
          </w:rPr>
          <w:fldChar w:fldCharType="end"/>
        </w:r>
      </w:hyperlink>
    </w:p>
    <w:p w14:paraId="27C9CE50" w14:textId="32AAE98A" w:rsidR="000D5F78" w:rsidRDefault="001523F3" w:rsidP="000D5F78">
      <w:pPr>
        <w:pStyle w:val="TOC1"/>
        <w:tabs>
          <w:tab w:val="left" w:pos="1100"/>
          <w:tab w:val="right" w:leader="dot" w:pos="7928"/>
        </w:tabs>
        <w:ind w:firstLine="0"/>
        <w:rPr>
          <w:rFonts w:asciiTheme="minorHAnsi" w:eastAsiaTheme="minorEastAsia" w:hAnsiTheme="minorHAnsi"/>
          <w:noProof/>
          <w:sz w:val="22"/>
        </w:rPr>
      </w:pPr>
      <w:hyperlink w:anchor="_Toc63111119" w:history="1">
        <w:r w:rsidR="000D5F78" w:rsidRPr="00457A4E">
          <w:rPr>
            <w:rStyle w:val="Hyperlink"/>
            <w:noProof/>
          </w:rPr>
          <w:t>IV</w:t>
        </w:r>
        <w:r w:rsidR="000D5F78">
          <w:rPr>
            <w:rFonts w:asciiTheme="minorHAnsi" w:eastAsiaTheme="minorEastAsia" w:hAnsiTheme="minorHAnsi"/>
            <w:noProof/>
            <w:sz w:val="22"/>
          </w:rPr>
          <w:tab/>
        </w:r>
        <w:r w:rsidR="000D5F78" w:rsidRPr="00457A4E">
          <w:rPr>
            <w:rStyle w:val="Hyperlink"/>
            <w:noProof/>
          </w:rPr>
          <w:t>Rencana Kegiatan PKL</w:t>
        </w:r>
        <w:r w:rsidR="000D5F78">
          <w:rPr>
            <w:noProof/>
            <w:webHidden/>
          </w:rPr>
          <w:tab/>
        </w:r>
        <w:r w:rsidR="000D5F78">
          <w:rPr>
            <w:noProof/>
            <w:webHidden/>
          </w:rPr>
          <w:fldChar w:fldCharType="begin"/>
        </w:r>
        <w:r w:rsidR="000D5F78">
          <w:rPr>
            <w:noProof/>
            <w:webHidden/>
          </w:rPr>
          <w:instrText xml:space="preserve"> PAGEREF _Toc63111119 \h </w:instrText>
        </w:r>
        <w:r w:rsidR="000D5F78">
          <w:rPr>
            <w:noProof/>
            <w:webHidden/>
          </w:rPr>
        </w:r>
        <w:r w:rsidR="000D5F78">
          <w:rPr>
            <w:noProof/>
            <w:webHidden/>
          </w:rPr>
          <w:fldChar w:fldCharType="separate"/>
        </w:r>
        <w:r w:rsidR="009B0152">
          <w:rPr>
            <w:noProof/>
            <w:webHidden/>
          </w:rPr>
          <w:t>7</w:t>
        </w:r>
        <w:r w:rsidR="000D5F78">
          <w:rPr>
            <w:noProof/>
            <w:webHidden/>
          </w:rPr>
          <w:fldChar w:fldCharType="end"/>
        </w:r>
      </w:hyperlink>
    </w:p>
    <w:p w14:paraId="03FCA7CF" w14:textId="3B8F35ED" w:rsidR="000D5F78" w:rsidRDefault="001523F3" w:rsidP="000D5F78">
      <w:pPr>
        <w:pStyle w:val="TOC1"/>
        <w:tabs>
          <w:tab w:val="right" w:leader="dot" w:pos="7928"/>
        </w:tabs>
        <w:ind w:firstLine="0"/>
        <w:rPr>
          <w:rFonts w:asciiTheme="minorHAnsi" w:eastAsiaTheme="minorEastAsia" w:hAnsiTheme="minorHAnsi"/>
          <w:noProof/>
          <w:sz w:val="22"/>
        </w:rPr>
      </w:pPr>
      <w:hyperlink w:anchor="_Toc63111120" w:history="1">
        <w:r w:rsidR="000D5F78" w:rsidRPr="00457A4E">
          <w:rPr>
            <w:rStyle w:val="Hyperlink"/>
            <w:noProof/>
          </w:rPr>
          <w:t>V Daftar Pustaka</w:t>
        </w:r>
        <w:r w:rsidR="000D5F78">
          <w:rPr>
            <w:noProof/>
            <w:webHidden/>
          </w:rPr>
          <w:tab/>
        </w:r>
        <w:r w:rsidR="000D5F78">
          <w:rPr>
            <w:noProof/>
            <w:webHidden/>
          </w:rPr>
          <w:fldChar w:fldCharType="begin"/>
        </w:r>
        <w:r w:rsidR="000D5F78">
          <w:rPr>
            <w:noProof/>
            <w:webHidden/>
          </w:rPr>
          <w:instrText xml:space="preserve"> PAGEREF _Toc63111120 \h </w:instrText>
        </w:r>
        <w:r w:rsidR="000D5F78">
          <w:rPr>
            <w:noProof/>
            <w:webHidden/>
          </w:rPr>
        </w:r>
        <w:r w:rsidR="000D5F78">
          <w:rPr>
            <w:noProof/>
            <w:webHidden/>
          </w:rPr>
          <w:fldChar w:fldCharType="separate"/>
        </w:r>
        <w:r w:rsidR="009B0152">
          <w:rPr>
            <w:noProof/>
            <w:webHidden/>
          </w:rPr>
          <w:t>8</w:t>
        </w:r>
        <w:r w:rsidR="000D5F78">
          <w:rPr>
            <w:noProof/>
            <w:webHidden/>
          </w:rPr>
          <w:fldChar w:fldCharType="end"/>
        </w:r>
      </w:hyperlink>
    </w:p>
    <w:p w14:paraId="0EBE7463" w14:textId="30B7FF28" w:rsidR="000D5F78" w:rsidRDefault="001523F3" w:rsidP="000D5F78">
      <w:pPr>
        <w:pStyle w:val="TOC1"/>
        <w:tabs>
          <w:tab w:val="right" w:leader="dot" w:pos="7928"/>
        </w:tabs>
        <w:ind w:firstLine="0"/>
        <w:rPr>
          <w:rFonts w:asciiTheme="minorHAnsi" w:eastAsiaTheme="minorEastAsia" w:hAnsiTheme="minorHAnsi"/>
          <w:noProof/>
          <w:sz w:val="22"/>
        </w:rPr>
      </w:pPr>
      <w:hyperlink w:anchor="_Toc63111121" w:history="1">
        <w:r w:rsidR="000D5F78" w:rsidRPr="00457A4E">
          <w:rPr>
            <w:rStyle w:val="Hyperlink"/>
            <w:noProof/>
          </w:rPr>
          <w:t>Lampiran</w:t>
        </w:r>
        <w:r w:rsidR="000D5F78">
          <w:rPr>
            <w:noProof/>
            <w:webHidden/>
          </w:rPr>
          <w:tab/>
        </w:r>
        <w:r w:rsidR="000D5F78">
          <w:rPr>
            <w:noProof/>
            <w:webHidden/>
          </w:rPr>
          <w:fldChar w:fldCharType="begin"/>
        </w:r>
        <w:r w:rsidR="000D5F78">
          <w:rPr>
            <w:noProof/>
            <w:webHidden/>
          </w:rPr>
          <w:instrText xml:space="preserve"> PAGEREF _Toc63111121 \h </w:instrText>
        </w:r>
        <w:r w:rsidR="000D5F78">
          <w:rPr>
            <w:noProof/>
            <w:webHidden/>
          </w:rPr>
        </w:r>
        <w:r w:rsidR="000D5F78">
          <w:rPr>
            <w:noProof/>
            <w:webHidden/>
          </w:rPr>
          <w:fldChar w:fldCharType="separate"/>
        </w:r>
        <w:r w:rsidR="009B0152">
          <w:rPr>
            <w:noProof/>
            <w:webHidden/>
          </w:rPr>
          <w:t>9</w:t>
        </w:r>
        <w:r w:rsidR="000D5F78">
          <w:rPr>
            <w:noProof/>
            <w:webHidden/>
          </w:rPr>
          <w:fldChar w:fldCharType="end"/>
        </w:r>
      </w:hyperlink>
    </w:p>
    <w:p w14:paraId="07B0A752" w14:textId="69769E32" w:rsidR="0020045A" w:rsidRDefault="00603BB3" w:rsidP="002B3786">
      <w:pPr>
        <w:ind w:firstLine="0"/>
      </w:pPr>
      <w:r>
        <w:fldChar w:fldCharType="end"/>
      </w:r>
    </w:p>
    <w:p w14:paraId="331C6AEE" w14:textId="57060C14" w:rsidR="00F47540" w:rsidRDefault="007D3CF6" w:rsidP="00F47540">
      <w:pPr>
        <w:pStyle w:val="Heading1"/>
        <w:spacing w:before="480"/>
      </w:pPr>
      <w:bookmarkStart w:id="3" w:name="_Toc63111103"/>
      <w:r>
        <w:t>Daftar Tabel</w:t>
      </w:r>
      <w:bookmarkEnd w:id="3"/>
    </w:p>
    <w:p w14:paraId="38933CFE" w14:textId="654F47F0" w:rsidR="00F47540" w:rsidRDefault="00F47540" w:rsidP="00FE6D9B">
      <w:pPr>
        <w:pStyle w:val="TableofFigures"/>
        <w:tabs>
          <w:tab w:val="right" w:leader="dot" w:pos="7928"/>
        </w:tabs>
        <w:ind w:firstLine="0"/>
        <w:rPr>
          <w:noProof/>
        </w:rPr>
      </w:pPr>
      <w:r>
        <w:fldChar w:fldCharType="begin"/>
      </w:r>
      <w:r>
        <w:instrText xml:space="preserve"> TOC \h \z \c "Tabel" </w:instrText>
      </w:r>
      <w:r>
        <w:fldChar w:fldCharType="separate"/>
      </w:r>
      <w:hyperlink w:anchor="_Toc63110875" w:history="1">
        <w:r w:rsidRPr="007877A6">
          <w:rPr>
            <w:rStyle w:val="Hyperlink"/>
            <w:noProof/>
          </w:rPr>
          <w:t>Tabel 1 Rencana Kegiatan PKL</w:t>
        </w:r>
        <w:r>
          <w:rPr>
            <w:noProof/>
            <w:webHidden/>
          </w:rPr>
          <w:tab/>
        </w:r>
        <w:r>
          <w:rPr>
            <w:noProof/>
            <w:webHidden/>
          </w:rPr>
          <w:fldChar w:fldCharType="begin"/>
        </w:r>
        <w:r>
          <w:rPr>
            <w:noProof/>
            <w:webHidden/>
          </w:rPr>
          <w:instrText xml:space="preserve"> PAGEREF _Toc63110875 \h </w:instrText>
        </w:r>
        <w:r>
          <w:rPr>
            <w:noProof/>
            <w:webHidden/>
          </w:rPr>
        </w:r>
        <w:r>
          <w:rPr>
            <w:noProof/>
            <w:webHidden/>
          </w:rPr>
          <w:fldChar w:fldCharType="separate"/>
        </w:r>
        <w:r w:rsidR="009B0152">
          <w:rPr>
            <w:noProof/>
            <w:webHidden/>
          </w:rPr>
          <w:t>7</w:t>
        </w:r>
        <w:r>
          <w:rPr>
            <w:noProof/>
            <w:webHidden/>
          </w:rPr>
          <w:fldChar w:fldCharType="end"/>
        </w:r>
      </w:hyperlink>
    </w:p>
    <w:p w14:paraId="1E0A48F7" w14:textId="59352CC8" w:rsidR="00F47540" w:rsidRPr="00F47540" w:rsidRDefault="00F47540" w:rsidP="00F47540">
      <w:r>
        <w:fldChar w:fldCharType="end"/>
      </w:r>
    </w:p>
    <w:p w14:paraId="7C1ED5B8" w14:textId="08D466D8" w:rsidR="00F47540" w:rsidRDefault="00F47540" w:rsidP="00F47540">
      <w:pPr>
        <w:pStyle w:val="Heading1"/>
        <w:spacing w:before="480"/>
      </w:pPr>
      <w:bookmarkStart w:id="4" w:name="_Toc63111104"/>
      <w:r>
        <w:t>DAFTAR LAMPIRAN</w:t>
      </w:r>
      <w:bookmarkEnd w:id="4"/>
    </w:p>
    <w:p w14:paraId="3BD9F6AA" w14:textId="49706813" w:rsidR="00F47540" w:rsidRDefault="00F47540" w:rsidP="00FE6D9B">
      <w:pPr>
        <w:pStyle w:val="TableofFigures"/>
        <w:tabs>
          <w:tab w:val="right" w:leader="dot" w:pos="7928"/>
        </w:tabs>
        <w:ind w:firstLine="0"/>
        <w:rPr>
          <w:rFonts w:asciiTheme="minorHAnsi" w:eastAsiaTheme="minorEastAsia" w:hAnsiTheme="minorHAnsi"/>
          <w:noProof/>
          <w:sz w:val="22"/>
        </w:rPr>
      </w:pPr>
      <w:r>
        <w:fldChar w:fldCharType="begin"/>
      </w:r>
      <w:r>
        <w:instrText xml:space="preserve"> TOC \h \z \c "Lampiran" </w:instrText>
      </w:r>
      <w:r>
        <w:fldChar w:fldCharType="separate"/>
      </w:r>
      <w:hyperlink w:anchor="_Toc63110888" w:history="1">
        <w:r w:rsidRPr="003F4C36">
          <w:rPr>
            <w:rStyle w:val="Hyperlink"/>
            <w:noProof/>
          </w:rPr>
          <w:t>Lampiran 1 Rencana Kegiatan PKL</w:t>
        </w:r>
        <w:r>
          <w:rPr>
            <w:noProof/>
            <w:webHidden/>
          </w:rPr>
          <w:tab/>
        </w:r>
        <w:r>
          <w:rPr>
            <w:noProof/>
            <w:webHidden/>
          </w:rPr>
          <w:fldChar w:fldCharType="begin"/>
        </w:r>
        <w:r>
          <w:rPr>
            <w:noProof/>
            <w:webHidden/>
          </w:rPr>
          <w:instrText xml:space="preserve"> PAGEREF _Toc63110888 \h </w:instrText>
        </w:r>
        <w:r>
          <w:rPr>
            <w:noProof/>
            <w:webHidden/>
          </w:rPr>
        </w:r>
        <w:r>
          <w:rPr>
            <w:noProof/>
            <w:webHidden/>
          </w:rPr>
          <w:fldChar w:fldCharType="separate"/>
        </w:r>
        <w:r w:rsidR="009B0152">
          <w:rPr>
            <w:noProof/>
            <w:webHidden/>
          </w:rPr>
          <w:t>10</w:t>
        </w:r>
        <w:r>
          <w:rPr>
            <w:noProof/>
            <w:webHidden/>
          </w:rPr>
          <w:fldChar w:fldCharType="end"/>
        </w:r>
      </w:hyperlink>
    </w:p>
    <w:p w14:paraId="577A0F02" w14:textId="1A7036B6" w:rsidR="00F47540" w:rsidRPr="00F47540" w:rsidRDefault="00F47540" w:rsidP="00F47540">
      <w:r>
        <w:fldChar w:fldCharType="end"/>
      </w:r>
    </w:p>
    <w:p w14:paraId="59AE3D9E" w14:textId="0C7ECD8A" w:rsidR="0020045A" w:rsidRDefault="0020045A" w:rsidP="0020045A"/>
    <w:p w14:paraId="362BD413" w14:textId="77777777" w:rsidR="0020045A" w:rsidRDefault="0020045A" w:rsidP="0020045A">
      <w:pPr>
        <w:sectPr w:rsidR="0020045A" w:rsidSect="000D00D2">
          <w:pgSz w:w="11907" w:h="16840" w:code="9"/>
          <w:pgMar w:top="1701" w:right="1701" w:bottom="1701" w:left="2268" w:header="720" w:footer="720" w:gutter="0"/>
          <w:pgNumType w:fmt="lowerRoman"/>
          <w:cols w:space="720"/>
          <w:docGrid w:linePitch="360"/>
        </w:sectPr>
      </w:pPr>
    </w:p>
    <w:p w14:paraId="4D36B3AA" w14:textId="39EC6FEF" w:rsidR="0069113D" w:rsidRPr="0069113D" w:rsidRDefault="0006787C" w:rsidP="0069113D">
      <w:pPr>
        <w:pStyle w:val="Heading1"/>
      </w:pPr>
      <w:bookmarkStart w:id="5" w:name="_Toc63111105"/>
      <w:r>
        <w:lastRenderedPageBreak/>
        <w:t>I</w:t>
      </w:r>
      <w:r>
        <w:tab/>
      </w:r>
      <w:r w:rsidR="007D3CF6">
        <w:t>Pendahuluan</w:t>
      </w:r>
      <w:bookmarkEnd w:id="5"/>
    </w:p>
    <w:p w14:paraId="071F41E1" w14:textId="77777777" w:rsidR="00603BB3" w:rsidRDefault="00486FCB" w:rsidP="0069113D">
      <w:pPr>
        <w:pStyle w:val="Heading2"/>
        <w:jc w:val="center"/>
      </w:pPr>
      <w:bookmarkStart w:id="6" w:name="_Toc63111106"/>
      <w:r>
        <w:t>1.2 Latar Belakang</w:t>
      </w:r>
      <w:bookmarkEnd w:id="6"/>
    </w:p>
    <w:p w14:paraId="13562F17" w14:textId="6673C5A8" w:rsidR="00F35CF3" w:rsidRDefault="00F35CF3" w:rsidP="00F35CF3">
      <w:r>
        <w:t>Desa dalam Kamus Besar Bahasa Indonesia (KBBI) Daring Kement</w:t>
      </w:r>
      <w:r w:rsidR="00AE1201">
        <w:t>e</w:t>
      </w:r>
      <w:r>
        <w:t xml:space="preserve">rian Pendidikan dan Kebudayaan merupakan kata nomina yang memiliki pengertian yakni </w:t>
      </w:r>
      <w:r w:rsidRPr="00F35CF3">
        <w:t>kesatuan wilayah yang dihuni oleh sejumlah keluarga yang mempunyai sistem pemerintahan sendiri (dikepalai oleh seorang kepala desa)</w:t>
      </w:r>
      <w:r>
        <w:t xml:space="preserve">. Desa merupakan unit pemerintahan terkecil ketiga setelah Rukun Tetangga dan Rukun Warga. </w:t>
      </w:r>
      <w:r w:rsidR="00AE1201">
        <w:t xml:space="preserve">Pemerintah </w:t>
      </w:r>
      <w:r w:rsidR="0093562E">
        <w:t>d</w:t>
      </w:r>
      <w:r>
        <w:t xml:space="preserve">esa menjadi salah satu unit pemerintahan yang penting dalam rangka membantu masyarakat. </w:t>
      </w:r>
    </w:p>
    <w:p w14:paraId="458D39CC" w14:textId="3A4B1763" w:rsidR="00A97CF1" w:rsidRDefault="00B8069A" w:rsidP="00F35CF3">
      <w:r>
        <w:t>Dalam p</w:t>
      </w:r>
      <w:r w:rsidR="00F448D2">
        <w:t>asal 67 Undang-undang No. 6 Tahun 20</w:t>
      </w:r>
      <w:r w:rsidR="00165FDC">
        <w:t>1</w:t>
      </w:r>
      <w:r w:rsidR="00F448D2">
        <w:t>4 tentang Desa ditulis bahwa</w:t>
      </w:r>
      <w:r w:rsidR="006B19F9">
        <w:t>:</w:t>
      </w:r>
      <w:r w:rsidR="00F448D2">
        <w:t xml:space="preserve"> “Desa berkewajiban: a. melindungi dan menjaga persatuan, kesatuan, serta kerukunan masyarakat Desa dalam rangka kerukunan nasional dan keutuhan Negara Kesatuan Republik Indonesia; b. meningkatkan kualitas kehidupan masyarakat Desa; c. mengembangkan kehidupan demokrasi; d. mengembangkan pemberdayaan masyarakat Desa; e. memberikan dan meningkatkan pelayanan kepada masyarakat Desa</w:t>
      </w:r>
      <w:r>
        <w:t>”</w:t>
      </w:r>
      <w:r w:rsidR="007127DF">
        <w:t xml:space="preserve"> </w:t>
      </w:r>
      <w:r w:rsidR="007127DF">
        <w:fldChar w:fldCharType="begin" w:fldLock="1"/>
      </w:r>
      <w:r w:rsidR="007127DF">
        <w:instrText>ADDIN CSL_CITATION {"citationItems":[{"id":"ITEM-1","itemData":{"ISSN":"2477-8125","abstract":"Web based population administration service (online) is a breakthrough in order to improve people's satisfaction with the performance while optimizing the village government in the field of information technology and communications where the use of this technology wherever people can be served kapanpundan. This is the underlying writer Candigatak cooperation with the village government to help address the problem of population administrative services in the village Candigatak to create a Rural Population Administration Service System Web-Based Candigatak. The research method used is the system development life cycle (SDLC). The system can be arranged to cater for a range of products online population administration, as well as directly, so it will be easier for the public. The system can also be arranged to process the transfer of population (births and deaths), and store the letters which once processed is then displayed in the form of a report that can be printed. With this system, various problems in the population administrative services in the village Candigatak can be resolved.","author":[{"dropping-particle":"","family":"Hidayatulloh","given":"Syarif","non-dropping-particle":"","parse-names":false,"suffix":""},{"dropping-particle":"","family":"Mulyadi","given":"Cisde","non-dropping-particle":"","parse-names":false,"suffix":""}],"container-title":"Sistem Pelayanan Administrasi Kependudukan Desa Candigatak Berbasis Web Jurnal IT CIDA","id":"ITEM-1","issue":"1","issued":{"date-parts":[["2015"]]},"page":"42","title":"Sistem Pelayanan Administrasi Kependudukan Desa Candigatak Berbasis Web","type":"article-journal","volume":"1"},"uris":["http://www.mendeley.com/documents/?uuid=f60406e1-f5a2-4e1c-a450-4c98fd4ab526"]}],"mendeley":{"formattedCitation":"(Hidayatulloh dan Mulyadi 2015)","plainTextFormattedCitation":"(Hidayatulloh dan Mulyadi 2015)","previouslyFormattedCitation":"(Hidayatulloh dan Mulyadi 2015)"},"properties":{"noteIndex":0},"schema":"https://github.com/citation-style-language/schema/raw/master/csl-citation.json"}</w:instrText>
      </w:r>
      <w:r w:rsidR="007127DF">
        <w:fldChar w:fldCharType="separate"/>
      </w:r>
      <w:r w:rsidR="007127DF" w:rsidRPr="007127DF">
        <w:rPr>
          <w:noProof/>
        </w:rPr>
        <w:t>(Hidayatulloh dan Mulyadi 2015)</w:t>
      </w:r>
      <w:r w:rsidR="007127DF">
        <w:fldChar w:fldCharType="end"/>
      </w:r>
      <w:r>
        <w:t xml:space="preserve"> </w:t>
      </w:r>
    </w:p>
    <w:p w14:paraId="01970C2F" w14:textId="422BBD4D" w:rsidR="007F7894" w:rsidRDefault="00F448D2" w:rsidP="00F35CF3">
      <w:r>
        <w:t xml:space="preserve">Menurut </w:t>
      </w:r>
      <w:proofErr w:type="spellStart"/>
      <w:r>
        <w:t>Chalik</w:t>
      </w:r>
      <w:proofErr w:type="spellEnd"/>
      <w:r>
        <w:t xml:space="preserve"> </w:t>
      </w:r>
      <w:r w:rsidR="007127DF">
        <w:t xml:space="preserve">dan Habibullah </w:t>
      </w:r>
      <w:r>
        <w:t>(201</w:t>
      </w:r>
      <w:r w:rsidR="007127DF">
        <w:t>5</w:t>
      </w:r>
      <w:r>
        <w:t>)</w:t>
      </w:r>
      <w:r w:rsidR="007127DF">
        <w:t xml:space="preserve"> </w:t>
      </w:r>
      <w:r>
        <w:t>pemerintah desa harus menyelenggarakan beberapa pelayanan publik</w:t>
      </w:r>
      <w:r w:rsidR="00AE1201">
        <w:t xml:space="preserve"> </w:t>
      </w:r>
      <w:r>
        <w:t>yakni pelaksanaan pelayanan, pengelolaan pengaduan masyarakat, pengelolaan informasi, pengawasan internal, penyuluhan kepada masyarakat, dan pelayanan konsultasi.</w:t>
      </w:r>
      <w:r w:rsidR="00A97CF1">
        <w:t xml:space="preserve"> </w:t>
      </w:r>
      <w:r w:rsidR="007F7894">
        <w:t xml:space="preserve">Beberapa bentuk </w:t>
      </w:r>
      <w:r w:rsidR="00A97CF1">
        <w:t xml:space="preserve">publik </w:t>
      </w:r>
      <w:r w:rsidR="007F7894">
        <w:t>masyarakat yang diselenggarakan oleh pemerintah desa yakni pembuatan dan pendaftaran Kartu Tanda Penduduk (KTP), pengurusan akta kelahiran dan surat kematian, dan penampungan aspirasi, saran, dan pendapat lisan maupun tertulis tentang kegiatan penyelenggaraan pemerintahan desa, pelaksanaan pembangunan desa, pembinaan kemasyarakatan desa, dan pemberdayaan masyarakat desa.</w:t>
      </w:r>
    </w:p>
    <w:p w14:paraId="456AE671" w14:textId="6BF98B77" w:rsidR="007F7894" w:rsidRDefault="007F7894" w:rsidP="00F35CF3">
      <w:r>
        <w:t xml:space="preserve">Sistem </w:t>
      </w:r>
      <w:r w:rsidR="000872D5">
        <w:t>pe</w:t>
      </w:r>
      <w:r>
        <w:t>layanan masyarakat desa perlu ditingkatkan agar hak-hak masyarakat desa yang ditulis pada Pasal 68 UU No. 6 Tahun 20</w:t>
      </w:r>
      <w:r w:rsidR="00165FDC">
        <w:t>1</w:t>
      </w:r>
      <w:r>
        <w:t xml:space="preserve">4 dapat dilaksanakan secara </w:t>
      </w:r>
      <w:r w:rsidR="00A97CF1">
        <w:t>optimal</w:t>
      </w:r>
      <w:r>
        <w:t xml:space="preserve">. Sistem </w:t>
      </w:r>
      <w:r w:rsidR="000872D5">
        <w:t>pe</w:t>
      </w:r>
      <w:r>
        <w:t xml:space="preserve">layanan </w:t>
      </w:r>
      <w:r w:rsidR="00A97CF1">
        <w:t>masyarakat yang baik akan menghasilkan keluaran (</w:t>
      </w:r>
      <w:r w:rsidR="00A97CF1">
        <w:rPr>
          <w:i/>
        </w:rPr>
        <w:t>output</w:t>
      </w:r>
      <w:r w:rsidR="00A97CF1">
        <w:t>) yang baik pula untuk masyarakat. Dampak dari keluaran yang baik akan meningkatkan kepercayaan masyarakat terhadap pemerintah desa</w:t>
      </w:r>
      <w:r w:rsidR="000872D5">
        <w:t xml:space="preserve"> </w:t>
      </w:r>
      <w:r w:rsidR="007127DF">
        <w:fldChar w:fldCharType="begin" w:fldLock="1"/>
      </w:r>
      <w:r w:rsidR="007127DF">
        <w:instrText>ADDIN CSL_CITATION {"citationItems":[{"id":"ITEM-1","itemData":{"ISBN":"9786021330210","author":[{"dropping-particle":"","family":"Chalik","given":"Abdul","non-dropping-particle":"","parse-names":false,"suffix":""},{"dropping-particle":"","family":"Habibullah","given":"Muttaqin","non-dropping-particle":"","parse-names":false,"suffix":""}],"id":"ITEM-1","issued":{"date-parts":[["2015"]]},"publisher":"Interpena","publisher-place":"Yogyakarta","title":"Pelayanan Publik Tingkat Desa","type":"book"},"uris":["http://www.mendeley.com/documents/?uuid=2ff81a46-ae1d-4d55-b1aa-ecce1abd4450"]}],"mendeley":{"formattedCitation":"(Chalik dan Habibullah 2015)","plainTextFormattedCitation":"(Chalik dan Habibullah 2015)","previouslyFormattedCitation":"(Chalik dan Habibullah 2015)"},"properties":{"noteIndex":0},"schema":"https://github.com/citation-style-language/schema/raw/master/csl-citation.json"}</w:instrText>
      </w:r>
      <w:r w:rsidR="007127DF">
        <w:fldChar w:fldCharType="separate"/>
      </w:r>
      <w:r w:rsidR="007127DF" w:rsidRPr="007127DF">
        <w:rPr>
          <w:noProof/>
        </w:rPr>
        <w:t>(Chalik dan Habibullah 2015)</w:t>
      </w:r>
      <w:r w:rsidR="007127DF">
        <w:fldChar w:fldCharType="end"/>
      </w:r>
      <w:r w:rsidR="00A97CF1">
        <w:t>.</w:t>
      </w:r>
    </w:p>
    <w:p w14:paraId="522966D2" w14:textId="410AB53C" w:rsidR="00A97CF1" w:rsidRPr="00A460CB" w:rsidRDefault="00A97CF1" w:rsidP="00F35CF3">
      <w:r>
        <w:t xml:space="preserve">Salah satu langkah </w:t>
      </w:r>
      <w:r w:rsidR="00287B09">
        <w:t xml:space="preserve">untuk </w:t>
      </w:r>
      <w:r>
        <w:t xml:space="preserve">memiliki sistem </w:t>
      </w:r>
      <w:r w:rsidR="000872D5">
        <w:t>pe</w:t>
      </w:r>
      <w:r>
        <w:t>layanan masyarakat yang prima yakni memiliki infrastruktur jaringan tersendiri. Hal tersebut dapat membuat pemerintah maupun masyarakat desa sebagai pengguna (</w:t>
      </w:r>
      <w:r>
        <w:rPr>
          <w:i/>
        </w:rPr>
        <w:t>user</w:t>
      </w:r>
      <w:r>
        <w:t xml:space="preserve">) lebih leluasa </w:t>
      </w:r>
      <w:r w:rsidR="00FC1A14">
        <w:t>dalam menggunakan layanan tersebut. Masyarakat juga akan lebih mudah mengakses pelayanan</w:t>
      </w:r>
      <w:r w:rsidR="00A460CB">
        <w:t xml:space="preserve"> karena </w:t>
      </w:r>
      <w:r w:rsidR="00A460CB">
        <w:rPr>
          <w:i/>
        </w:rPr>
        <w:t>server</w:t>
      </w:r>
      <w:r w:rsidR="00A460CB">
        <w:t>-nya diakses oleh masyarakat desa itu sendiri.</w:t>
      </w:r>
    </w:p>
    <w:p w14:paraId="3FAF9622" w14:textId="530F58E8" w:rsidR="00FC1A14" w:rsidRDefault="00FC1A14" w:rsidP="00F35CF3">
      <w:r>
        <w:t>Infrastruktur jaringan dapat diisi beberapa layanan. Salah satu layanan yang dapat disematkan ke dalam infrastruktur jaringan tersebut yakni layanan web (</w:t>
      </w:r>
      <w:r>
        <w:rPr>
          <w:i/>
        </w:rPr>
        <w:t>web server</w:t>
      </w:r>
      <w:r>
        <w:t xml:space="preserve">). </w:t>
      </w:r>
      <w:r>
        <w:rPr>
          <w:i/>
        </w:rPr>
        <w:t xml:space="preserve">Web server </w:t>
      </w:r>
      <w:r>
        <w:t xml:space="preserve">dapat berjalan dengan baik jika dikombinasikan dengan layanan </w:t>
      </w:r>
      <w:proofErr w:type="spellStart"/>
      <w:r>
        <w:t>lain</w:t>
      </w:r>
      <w:proofErr w:type="spellEnd"/>
      <w:r>
        <w:t xml:space="preserve">, yakni </w:t>
      </w:r>
      <w:r>
        <w:rPr>
          <w:i/>
        </w:rPr>
        <w:t xml:space="preserve">Dynamic Host Configuration Protocol </w:t>
      </w:r>
      <w:r w:rsidR="00287B09">
        <w:rPr>
          <w:i/>
        </w:rPr>
        <w:t xml:space="preserve">server </w:t>
      </w:r>
      <w:r>
        <w:t>(</w:t>
      </w:r>
      <w:r w:rsidR="00287B09">
        <w:t xml:space="preserve">DHCP server), </w:t>
      </w:r>
      <w:r w:rsidR="00287B09">
        <w:rPr>
          <w:i/>
        </w:rPr>
        <w:t xml:space="preserve">Domain Name System server </w:t>
      </w:r>
      <w:r w:rsidR="00287B09">
        <w:t xml:space="preserve">(DNS server), </w:t>
      </w:r>
      <w:r w:rsidR="00287B09">
        <w:rPr>
          <w:i/>
        </w:rPr>
        <w:t xml:space="preserve">Secure Socket Layer </w:t>
      </w:r>
      <w:r w:rsidR="00287B09">
        <w:t xml:space="preserve">(SSL), dan </w:t>
      </w:r>
      <w:r w:rsidR="00287B09" w:rsidRPr="00287B09">
        <w:rPr>
          <w:i/>
        </w:rPr>
        <w:t xml:space="preserve">Database </w:t>
      </w:r>
      <w:r w:rsidR="007127DF">
        <w:fldChar w:fldCharType="begin" w:fldLock="1"/>
      </w:r>
      <w:r w:rsidR="007127DF">
        <w:instrText>ADDIN CSL_CITATION {"citationItems":[{"id":"ITEM-1","itemData":{"abstract":"Abstract Implementasi Linux Ubuntu Server 18.04 Sebagai Server Sistem Informasi Akademik Pada Sekolah Tinggi Manajemen Informatika dan Komputer Samarinda. Tujuan dari penelitian ini adalah untuk membangun sebuah server yang berfungsi untuk mewadahi …","author":[{"dropping-particle":"","family":"Nurrahman","given":"Fadhli","non-dropping-particle":"","parse-names":false,"suffix":""}],"container-title":"Jurnal DiJITAC","id":"ITEM-1","issue":"1","issued":{"date-parts":[["2020"]]},"page":"55-77","title":"Implementasi Linux Ubuntu Server 18.04 Sebagai Server Sistem Informasi Akademik Pada Sekolah Tinggi Manajemen Informatika Dan Komputer Samarinda","type":"article-journal","volume":"1"},"uris":["http://www.mendeley.com/documents/?uuid=595d1b3b-8fef-403f-af0a-a769ede7fe78"]}],"mendeley":{"formattedCitation":"(Nurrahman 2020)","plainTextFormattedCitation":"(Nurrahman 2020)","previouslyFormattedCitation":"(Nurrahman 2020)"},"properties":{"noteIndex":0},"schema":"https://github.com/citation-style-language/schema/raw/master/csl-citation.json"}</w:instrText>
      </w:r>
      <w:r w:rsidR="007127DF">
        <w:fldChar w:fldCharType="separate"/>
      </w:r>
      <w:r w:rsidR="007127DF" w:rsidRPr="007127DF">
        <w:rPr>
          <w:noProof/>
        </w:rPr>
        <w:t>(Nurrahman 2020)</w:t>
      </w:r>
      <w:r w:rsidR="007127DF">
        <w:fldChar w:fldCharType="end"/>
      </w:r>
      <w:r w:rsidR="00287B09">
        <w:t xml:space="preserve">. </w:t>
      </w:r>
    </w:p>
    <w:p w14:paraId="20B5FC09" w14:textId="7300D4C3" w:rsidR="007A3800" w:rsidRDefault="000872D5" w:rsidP="00DF52FA">
      <w:r>
        <w:rPr>
          <w:i/>
        </w:rPr>
        <w:t xml:space="preserve">Web server </w:t>
      </w:r>
      <w:r>
        <w:t xml:space="preserve">yang sudah terpasang pada infrastruktur jaringan tersebut dapat dimanfaatkan untuk membuat sistem </w:t>
      </w:r>
      <w:r w:rsidR="00487ECB">
        <w:t xml:space="preserve">pelayanan masyarakat. Contoh </w:t>
      </w:r>
      <w:r w:rsidR="0052164E">
        <w:t>aplikasi yang dapat disematkan pada infrastruktur jaringan</w:t>
      </w:r>
      <w:r w:rsidR="00487ECB">
        <w:t xml:space="preserve"> yakni sistem pendaftaran dan </w:t>
      </w:r>
      <w:r w:rsidR="00487ECB">
        <w:lastRenderedPageBreak/>
        <w:t xml:space="preserve">pembuatan KTP, pengurusan akta kelahiran dan surat kematian, </w:t>
      </w:r>
      <w:r w:rsidR="007A3800">
        <w:t xml:space="preserve">dan </w:t>
      </w:r>
      <w:r w:rsidR="00487ECB">
        <w:t>penyampaian aspirasi masyarakat desa berbasis web.</w:t>
      </w:r>
      <w:r w:rsidR="007A3800">
        <w:t xml:space="preserve"> </w:t>
      </w:r>
    </w:p>
    <w:p w14:paraId="3A40934F" w14:textId="2C0E3A62" w:rsidR="00487ECB" w:rsidRPr="00487ECB" w:rsidRDefault="000872D5" w:rsidP="0069113D">
      <w:pPr>
        <w:pStyle w:val="Heading2"/>
      </w:pPr>
      <w:bookmarkStart w:id="7" w:name="_Toc63111107"/>
      <w:r>
        <w:t>1.2 Tujuan</w:t>
      </w:r>
      <w:bookmarkEnd w:id="7"/>
      <w:r>
        <w:t xml:space="preserve"> </w:t>
      </w:r>
    </w:p>
    <w:p w14:paraId="43ECB3B4" w14:textId="017B9EE4" w:rsidR="00F35CF3" w:rsidRDefault="00487ECB" w:rsidP="00F35CF3">
      <w:r>
        <w:t xml:space="preserve">Tujuan umum dari Praktik Kerja </w:t>
      </w:r>
      <w:r w:rsidR="007A3800">
        <w:t xml:space="preserve">Lapangan </w:t>
      </w:r>
      <w:r>
        <w:t>(PKL) yaitu untuk meningkatkan kemampuan mahasiswa dan mengasah keterampilan teknis (</w:t>
      </w:r>
      <w:r>
        <w:rPr>
          <w:i/>
        </w:rPr>
        <w:t>hard skill</w:t>
      </w:r>
      <w:r>
        <w:t>) maupun nonteknis (</w:t>
      </w:r>
      <w:r>
        <w:rPr>
          <w:i/>
        </w:rPr>
        <w:t>soft skill</w:t>
      </w:r>
      <w:r>
        <w:t>)</w:t>
      </w:r>
      <w:r w:rsidR="0052164E">
        <w:t xml:space="preserve"> di dunia profesional.</w:t>
      </w:r>
    </w:p>
    <w:p w14:paraId="2FC2255B" w14:textId="530B2C9A" w:rsidR="00487ECB" w:rsidRDefault="00487ECB" w:rsidP="00F35CF3">
      <w:r>
        <w:t xml:space="preserve">Tujuan khusus dari kegiatan PKL agar mahasiswa mengimplementasikan </w:t>
      </w:r>
      <w:r w:rsidR="0052164E">
        <w:t xml:space="preserve">pengetahuan </w:t>
      </w:r>
      <w:r w:rsidR="007A3800">
        <w:t xml:space="preserve">di bidang </w:t>
      </w:r>
      <w:r w:rsidR="0052164E">
        <w:t xml:space="preserve">jaringan komputer </w:t>
      </w:r>
      <w:r w:rsidR="00603BB3">
        <w:t xml:space="preserve">mengenai </w:t>
      </w:r>
      <w:r w:rsidR="00603BB3">
        <w:rPr>
          <w:i/>
        </w:rPr>
        <w:t xml:space="preserve">web server, </w:t>
      </w:r>
      <w:r w:rsidR="00603BB3">
        <w:t xml:space="preserve">DHCP, DNS, SSL, dan DBMS </w:t>
      </w:r>
      <w:r w:rsidR="0052164E">
        <w:t xml:space="preserve">dalam membangun infrastruktur </w:t>
      </w:r>
      <w:r w:rsidR="007A3800">
        <w:t xml:space="preserve">sistem pelayanan pendataan masyarakat miskin </w:t>
      </w:r>
      <w:r w:rsidR="0052164E">
        <w:t xml:space="preserve">di </w:t>
      </w:r>
      <w:r w:rsidR="00603BB3">
        <w:t xml:space="preserve">Kantor Desa </w:t>
      </w:r>
      <w:proofErr w:type="spellStart"/>
      <w:r w:rsidR="00603BB3">
        <w:t>Langonsari</w:t>
      </w:r>
      <w:proofErr w:type="spellEnd"/>
      <w:r w:rsidR="0093562E">
        <w:t>, Kabupaten Bandung.</w:t>
      </w:r>
      <w:r w:rsidR="007A3800">
        <w:t xml:space="preserve"> </w:t>
      </w:r>
    </w:p>
    <w:p w14:paraId="2AAA2D8B" w14:textId="5DA1FCC5" w:rsidR="007127DF" w:rsidRDefault="007127DF" w:rsidP="00F35CF3"/>
    <w:p w14:paraId="2A6AF227" w14:textId="77777777" w:rsidR="007127DF" w:rsidRDefault="007127DF" w:rsidP="00F35CF3"/>
    <w:p w14:paraId="6C9574E7" w14:textId="77777777" w:rsidR="00603BB3" w:rsidRDefault="00603BB3" w:rsidP="00F35CF3"/>
    <w:p w14:paraId="5BEC844C" w14:textId="3D49DCAB" w:rsidR="00117445" w:rsidRDefault="00117445">
      <w:pPr>
        <w:spacing w:after="160" w:line="259" w:lineRule="auto"/>
        <w:ind w:firstLine="0"/>
        <w:jc w:val="left"/>
      </w:pPr>
      <w:r>
        <w:br w:type="page"/>
      </w:r>
    </w:p>
    <w:p w14:paraId="2404C8F1" w14:textId="5D85460F" w:rsidR="007D3CF6" w:rsidRDefault="0006787C" w:rsidP="001F75EA">
      <w:pPr>
        <w:pStyle w:val="Heading1"/>
      </w:pPr>
      <w:bookmarkStart w:id="8" w:name="_Toc63111108"/>
      <w:r>
        <w:lastRenderedPageBreak/>
        <w:t>II</w:t>
      </w:r>
      <w:r>
        <w:tab/>
      </w:r>
      <w:r w:rsidR="00117445">
        <w:t>Tinjauan Pustak</w:t>
      </w:r>
      <w:r w:rsidR="00E21932">
        <w:t>a</w:t>
      </w:r>
      <w:bookmarkEnd w:id="8"/>
    </w:p>
    <w:p w14:paraId="25A6C113" w14:textId="11C3C897" w:rsidR="005F21AC" w:rsidRDefault="005F21AC" w:rsidP="00DF52FA">
      <w:r w:rsidRPr="00DF52FA">
        <w:rPr>
          <w:i/>
        </w:rPr>
        <w:t>Server</w:t>
      </w:r>
      <w:r>
        <w:t xml:space="preserve"> </w:t>
      </w:r>
      <w:r w:rsidR="00DF52FA">
        <w:t xml:space="preserve">merupakan sebuah perangkat lunak atau keras yang menerima respons yang dibuat di suatu jaringan. Perangkat yang mengirim permintaan kepada </w:t>
      </w:r>
      <w:r w:rsidR="00DF52FA">
        <w:rPr>
          <w:i/>
        </w:rPr>
        <w:t xml:space="preserve">server </w:t>
      </w:r>
      <w:r w:rsidR="00DF52FA">
        <w:t xml:space="preserve">disebut </w:t>
      </w:r>
      <w:r w:rsidR="00DF52FA">
        <w:rPr>
          <w:i/>
        </w:rPr>
        <w:t>client</w:t>
      </w:r>
      <w:r w:rsidR="00DF52FA">
        <w:t xml:space="preserve">. Kata </w:t>
      </w:r>
      <w:r w:rsidR="00DF52FA">
        <w:rPr>
          <w:i/>
        </w:rPr>
        <w:t xml:space="preserve">server </w:t>
      </w:r>
      <w:r w:rsidR="00DF52FA">
        <w:t xml:space="preserve">sering mengacu pada sebuah sistem komputer yang menerima permintaan dokumen dan mengirim dokumen-dokumen tersebut kembali kepada </w:t>
      </w:r>
      <w:r w:rsidR="00DF52FA">
        <w:rPr>
          <w:i/>
        </w:rPr>
        <w:t>user</w:t>
      </w:r>
      <w:r w:rsidR="00DF52FA">
        <w:t xml:space="preserve"> atau </w:t>
      </w:r>
      <w:r w:rsidR="00DF52FA">
        <w:rPr>
          <w:i/>
        </w:rPr>
        <w:t xml:space="preserve">client </w:t>
      </w:r>
      <w:r w:rsidR="00DF52FA">
        <w:rPr>
          <w:i/>
        </w:rPr>
        <w:fldChar w:fldCharType="begin" w:fldLock="1"/>
      </w:r>
      <w:r w:rsidR="00257791">
        <w:rPr>
          <w:i/>
        </w:rPr>
        <w:instrText>ADDIN CSL_CITATION {"citationItems":[{"id":"ITEM-1","itemData":{"abstract":"Abstract Implementasi Linux Ubuntu Server 18.04 Sebagai Server Sistem Informasi Akademik Pada Sekolah Tinggi Manajemen Informatika dan Komputer Samarinda. Tujuan dari penelitian ini adalah untuk membangun sebuah server yang berfungsi untuk mewadahi …","author":[{"dropping-particle":"","family":"Nurrahman","given":"Fadhli","non-dropping-particle":"","parse-names":false,"suffix":""}],"container-title":"Jurnal DiJITAC","id":"ITEM-1","issue":"1","issued":{"date-parts":[["2020"]]},"page":"55-77","title":"Implementasi Linux Ubuntu Server 18.04 Sebagai Server Sistem Informasi Akademik Pada Sekolah Tinggi Manajemen Informatika Dan Komputer Samarinda","type":"article-journal","volume":"1"},"uris":["http://www.mendeley.com/documents/?uuid=595d1b3b-8fef-403f-af0a-a769ede7fe78"]}],"mendeley":{"formattedCitation":"(Nurrahman 2020)","plainTextFormattedCitation":"(Nurrahman 2020)","previouslyFormattedCitation":"(Nurrahman 2020)"},"properties":{"noteIndex":0},"schema":"https://github.com/citation-style-language/schema/raw/master/csl-citation.json"}</w:instrText>
      </w:r>
      <w:r w:rsidR="00DF52FA">
        <w:rPr>
          <w:i/>
        </w:rPr>
        <w:fldChar w:fldCharType="separate"/>
      </w:r>
      <w:r w:rsidR="00DF52FA" w:rsidRPr="00DF52FA">
        <w:rPr>
          <w:noProof/>
        </w:rPr>
        <w:t>(Nurrahman 2020)</w:t>
      </w:r>
      <w:r w:rsidR="00DF52FA">
        <w:rPr>
          <w:i/>
        </w:rPr>
        <w:fldChar w:fldCharType="end"/>
      </w:r>
      <w:r w:rsidR="00DF52FA">
        <w:t xml:space="preserve">. </w:t>
      </w:r>
    </w:p>
    <w:p w14:paraId="4354BB85" w14:textId="65E34F44" w:rsidR="00257791" w:rsidRDefault="00E730A3" w:rsidP="00DF52FA">
      <w:r>
        <w:t xml:space="preserve">Semua komputer dapat bertindak sebagai </w:t>
      </w:r>
      <w:r w:rsidRPr="00E730A3">
        <w:rPr>
          <w:i/>
        </w:rPr>
        <w:t>server</w:t>
      </w:r>
      <w:r>
        <w:rPr>
          <w:i/>
        </w:rPr>
        <w:t xml:space="preserve"> </w:t>
      </w:r>
      <w:r>
        <w:t xml:space="preserve">selama komputer tersebut dipasang sebuah perangkat lunak yang mendukung </w:t>
      </w:r>
      <w:r w:rsidR="0093562E">
        <w:t xml:space="preserve">fungsi </w:t>
      </w:r>
      <w:r>
        <w:t xml:space="preserve">sebuah </w:t>
      </w:r>
      <w:r w:rsidRPr="00E730A3">
        <w:rPr>
          <w:i/>
        </w:rPr>
        <w:t>server</w:t>
      </w:r>
      <w:r>
        <w:t xml:space="preserve">. Contoh dari </w:t>
      </w:r>
      <w:r w:rsidRPr="00E730A3">
        <w:rPr>
          <w:i/>
        </w:rPr>
        <w:t>software</w:t>
      </w:r>
      <w:r>
        <w:t xml:space="preserve"> tersebut yakni FileZilla, yakni sebuah </w:t>
      </w:r>
      <w:r>
        <w:rPr>
          <w:i/>
        </w:rPr>
        <w:t xml:space="preserve">software </w:t>
      </w:r>
      <w:r>
        <w:t xml:space="preserve">untuk membangun </w:t>
      </w:r>
      <w:r w:rsidRPr="00E730A3">
        <w:rPr>
          <w:i/>
        </w:rPr>
        <w:t>File Transfer Protocol</w:t>
      </w:r>
      <w:r>
        <w:t xml:space="preserve"> </w:t>
      </w:r>
      <w:r w:rsidRPr="00E730A3">
        <w:rPr>
          <w:i/>
        </w:rPr>
        <w:t>server</w:t>
      </w:r>
      <w:r w:rsidR="00257791">
        <w:rPr>
          <w:i/>
        </w:rPr>
        <w:t xml:space="preserve"> </w:t>
      </w:r>
      <w:r w:rsidR="00257791">
        <w:rPr>
          <w:i/>
        </w:rPr>
        <w:fldChar w:fldCharType="begin" w:fldLock="1"/>
      </w:r>
      <w:r w:rsidR="00350114">
        <w:rPr>
          <w:i/>
        </w:rPr>
        <w:instrText>ADDIN CSL_CITATION {"citationItems":[{"id":"ITEM-1","itemData":{"ISBN":"978-623-264-014-6","author":[{"dropping-particle":"","family":"Husen","given":"Zakaria","non-dropping-particle":"","parse-names":false,"suffix":""},{"dropping-particle":"","family":"Surbakti","given":"M. Syukri","non-dropping-particle":"","parse-names":false,"suffix":""}],"id":"ITEM-1","issued":{"date-parts":[["2020"]]},"publisher":"Syiah Kuala University Press","publisher-place":"Banda Aceh","title":"Membangun Server dan Jaringan Komputer dengan Linux Ubuntu","type":"book"},"uris":["http://www.mendeley.com/documents/?uuid=b5cb2555-c5e8-44c4-9959-9cda735172fd"]}],"mendeley":{"formattedCitation":"(Husen dan Surbakti 2020)","plainTextFormattedCitation":"(Husen dan Surbakti 2020)","previouslyFormattedCitation":"(Husen dan Surbakti 2020)"},"properties":{"noteIndex":0},"schema":"https://github.com/citation-style-language/schema/raw/master/csl-citation.json"}</w:instrText>
      </w:r>
      <w:r w:rsidR="00257791">
        <w:rPr>
          <w:i/>
        </w:rPr>
        <w:fldChar w:fldCharType="separate"/>
      </w:r>
      <w:r w:rsidR="00257791" w:rsidRPr="00257791">
        <w:rPr>
          <w:noProof/>
        </w:rPr>
        <w:t>(Husen dan Surbakti 2020)</w:t>
      </w:r>
      <w:r w:rsidR="00257791">
        <w:rPr>
          <w:i/>
        </w:rPr>
        <w:fldChar w:fldCharType="end"/>
      </w:r>
      <w:r>
        <w:t xml:space="preserve">. </w:t>
      </w:r>
    </w:p>
    <w:p w14:paraId="4EDB5010" w14:textId="47EF53C6" w:rsidR="00257791" w:rsidRPr="00257791" w:rsidRDefault="00257791" w:rsidP="00DF52FA">
      <w:r>
        <w:t xml:space="preserve">Hal </w:t>
      </w:r>
      <w:r w:rsidR="0093562E">
        <w:t xml:space="preserve">yang </w:t>
      </w:r>
      <w:r>
        <w:t xml:space="preserve">perlu digarisbawahi </w:t>
      </w:r>
      <w:r w:rsidR="0093562E">
        <w:t xml:space="preserve">adalah </w:t>
      </w:r>
      <w:r>
        <w:t xml:space="preserve">biasanya sebuah </w:t>
      </w:r>
      <w:r w:rsidRPr="00257791">
        <w:rPr>
          <w:i/>
        </w:rPr>
        <w:t>server</w:t>
      </w:r>
      <w:r>
        <w:t xml:space="preserve"> akan hidup dalam jangka waktu yang lama. Pemilihan sistem operasi yang cocok untuk sebuah </w:t>
      </w:r>
      <w:r>
        <w:rPr>
          <w:i/>
        </w:rPr>
        <w:t xml:space="preserve">server </w:t>
      </w:r>
      <w:r>
        <w:t xml:space="preserve">perlu diperhatikan. Sebuah </w:t>
      </w:r>
      <w:r w:rsidRPr="00257791">
        <w:rPr>
          <w:i/>
        </w:rPr>
        <w:t>server</w:t>
      </w:r>
      <w:r>
        <w:t xml:space="preserve"> pun tidak terlalu membutuhkan sebuah </w:t>
      </w:r>
      <w:r>
        <w:rPr>
          <w:i/>
        </w:rPr>
        <w:t xml:space="preserve">Graphical User Interface </w:t>
      </w:r>
      <w:r>
        <w:t xml:space="preserve">(GUI) agar dapat meningkat performa dari </w:t>
      </w:r>
      <w:proofErr w:type="spellStart"/>
      <w:r>
        <w:t>layanannya</w:t>
      </w:r>
      <w:proofErr w:type="spellEnd"/>
      <w:r>
        <w:t>.</w:t>
      </w:r>
    </w:p>
    <w:p w14:paraId="71162274" w14:textId="1F5799A9" w:rsidR="00E730A3" w:rsidRPr="00257791" w:rsidRDefault="00257791" w:rsidP="00DF52FA">
      <w:r>
        <w:t xml:space="preserve">Salah satu sistem operasi yang ditujukan untuk pembangunan sebuah </w:t>
      </w:r>
      <w:r>
        <w:rPr>
          <w:i/>
        </w:rPr>
        <w:t xml:space="preserve">server </w:t>
      </w:r>
      <w:r>
        <w:t xml:space="preserve">yakni Ubuntu Server. Ubuntu Server merupakan salah satu produk </w:t>
      </w:r>
      <w:r w:rsidR="00DF2314" w:rsidRPr="00DF2314">
        <w:rPr>
          <w:i/>
        </w:rPr>
        <w:t>open source</w:t>
      </w:r>
      <w:r w:rsidR="00DF2314">
        <w:t xml:space="preserve"> </w:t>
      </w:r>
      <w:r>
        <w:t>dari Canonical Ltd</w:t>
      </w:r>
      <w:r w:rsidR="00DF2314">
        <w:t>.</w:t>
      </w:r>
      <w:r>
        <w:t xml:space="preserve"> Ubuntu Server menggunakan Command-Line Interface (CLI) dalam </w:t>
      </w:r>
      <w:proofErr w:type="spellStart"/>
      <w:r>
        <w:t>pengoperasiannya</w:t>
      </w:r>
      <w:proofErr w:type="spellEnd"/>
      <w:r>
        <w:t>. Ubuntu Server sangat cocok untuk dipasangi layanan</w:t>
      </w:r>
      <w:r>
        <w:rPr>
          <w:i/>
        </w:rPr>
        <w:t xml:space="preserve"> </w:t>
      </w:r>
      <w:r>
        <w:t xml:space="preserve">lain seperti web server, DHCP server, DNS server, SSL, dan DBMS. Layanan-layanan tersebut saling terkait satu sama lain sehingga dapat membangun sebuah infrastruktur jaringan yang dapat dimanfaatkan lebih lanjut oleh </w:t>
      </w:r>
      <w:r w:rsidR="0039176B">
        <w:t xml:space="preserve">tim lain seperti </w:t>
      </w:r>
      <w:r w:rsidR="0039176B" w:rsidRPr="0039176B">
        <w:rPr>
          <w:i/>
        </w:rPr>
        <w:t>back-end developer</w:t>
      </w:r>
      <w:r w:rsidR="0039176B">
        <w:t>.</w:t>
      </w:r>
    </w:p>
    <w:p w14:paraId="479C9523" w14:textId="4DFE78C8" w:rsidR="007D3CF6" w:rsidRDefault="007D3CF6" w:rsidP="007D3CF6">
      <w:pPr>
        <w:pStyle w:val="Heading2"/>
      </w:pPr>
      <w:bookmarkStart w:id="9" w:name="_Toc63111109"/>
      <w:r>
        <w:t xml:space="preserve">2.1 Web </w:t>
      </w:r>
      <w:r w:rsidRPr="007D3CF6">
        <w:t>Server</w:t>
      </w:r>
      <w:bookmarkEnd w:id="9"/>
    </w:p>
    <w:p w14:paraId="32B87592" w14:textId="64DEC315" w:rsidR="007D3CF6" w:rsidRDefault="00132EB3" w:rsidP="0069113D">
      <w:r>
        <w:t xml:space="preserve">Web </w:t>
      </w:r>
      <w:r w:rsidRPr="00132EB3">
        <w:rPr>
          <w:i/>
        </w:rPr>
        <w:t>server</w:t>
      </w:r>
      <w:r>
        <w:t xml:space="preserve"> adalah perangkat lunak yang berperan menerima permintaan (</w:t>
      </w:r>
      <w:r>
        <w:rPr>
          <w:i/>
        </w:rPr>
        <w:t>request</w:t>
      </w:r>
      <w:r>
        <w:t xml:space="preserve">) yang dikirim oleh </w:t>
      </w:r>
      <w:proofErr w:type="spellStart"/>
      <w:r>
        <w:t>peramban</w:t>
      </w:r>
      <w:proofErr w:type="spellEnd"/>
      <w:r>
        <w:t xml:space="preserve"> web kemudian web </w:t>
      </w:r>
      <w:r w:rsidRPr="00132EB3">
        <w:rPr>
          <w:i/>
        </w:rPr>
        <w:t>server</w:t>
      </w:r>
      <w:r>
        <w:rPr>
          <w:i/>
        </w:rPr>
        <w:t xml:space="preserve"> </w:t>
      </w:r>
      <w:r>
        <w:t xml:space="preserve">mengirimkan tanggapan dalam bentuk halaman web. Web </w:t>
      </w:r>
      <w:r w:rsidRPr="00132EB3">
        <w:rPr>
          <w:i/>
        </w:rPr>
        <w:t>server</w:t>
      </w:r>
      <w:r>
        <w:t xml:space="preserve"> </w:t>
      </w:r>
      <w:r w:rsidR="007B6C69">
        <w:t xml:space="preserve">juga </w:t>
      </w:r>
      <w:r>
        <w:t>digunakan untuk menyimpan data seperti dokumen HTML (</w:t>
      </w:r>
      <w:r>
        <w:rPr>
          <w:i/>
        </w:rPr>
        <w:t>Hypertext Markup Language</w:t>
      </w:r>
      <w:r>
        <w:t xml:space="preserve">), gambar, </w:t>
      </w:r>
      <w:r>
        <w:rPr>
          <w:i/>
        </w:rPr>
        <w:t>stylesheet</w:t>
      </w:r>
      <w:r>
        <w:t xml:space="preserve">, dan file </w:t>
      </w:r>
      <w:r>
        <w:rPr>
          <w:i/>
        </w:rPr>
        <w:t>script.</w:t>
      </w:r>
      <w:r w:rsidR="007B6C69">
        <w:t xml:space="preserve"> </w:t>
      </w:r>
      <w:r w:rsidR="008F7CF8">
        <w:t>Protokol bawaan yang digunakan yakni Hypertext Transfer Protocol atau HTTP.</w:t>
      </w:r>
    </w:p>
    <w:p w14:paraId="408B2A3C" w14:textId="6D84D526" w:rsidR="007B6C69" w:rsidRPr="007B6C69" w:rsidRDefault="007B6C69" w:rsidP="0069113D">
      <w:r>
        <w:t xml:space="preserve">Salah satu </w:t>
      </w:r>
      <w:r w:rsidR="00843124">
        <w:t>aplikasi</w:t>
      </w:r>
      <w:r>
        <w:t xml:space="preserve"> yang digunakan untuk menjalan web server adalah Apach</w:t>
      </w:r>
      <w:r w:rsidR="00DF2314">
        <w:t>e</w:t>
      </w:r>
      <w:r>
        <w:t xml:space="preserve">. </w:t>
      </w:r>
      <w:r w:rsidR="00DF2314">
        <w:t xml:space="preserve">Apache memiliki keunggulan dalam segi performa </w:t>
      </w:r>
      <w:r w:rsidR="00350114">
        <w:t>ketika menangani</w:t>
      </w:r>
      <w:r w:rsidR="00DF2314">
        <w:t xml:space="preserve"> dokumen-dokumen berukuran besar (</w:t>
      </w:r>
      <w:r w:rsidR="00DF2314">
        <w:rPr>
          <w:i/>
        </w:rPr>
        <w:t xml:space="preserve">large </w:t>
      </w:r>
      <w:r w:rsidR="00DF2314" w:rsidRPr="00DF2314">
        <w:rPr>
          <w:i/>
        </w:rPr>
        <w:t>files</w:t>
      </w:r>
      <w:r w:rsidR="00DF2314">
        <w:t>).</w:t>
      </w:r>
      <w:r w:rsidR="00350114">
        <w:t xml:space="preserve"> Hal tersebut membuat Apache cocok digunakan untuk</w:t>
      </w:r>
      <w:r w:rsidR="00350114">
        <w:rPr>
          <w:i/>
        </w:rPr>
        <w:t xml:space="preserve"> </w:t>
      </w:r>
      <w:r w:rsidR="00350114">
        <w:t xml:space="preserve">membangun infrastruktur jaringan terutama infrastruktur berbasis web baik skala kecil maupun skala besar </w:t>
      </w:r>
      <w:r w:rsidR="00350114">
        <w:fldChar w:fldCharType="begin" w:fldLock="1"/>
      </w:r>
      <w:r w:rsidR="00350114">
        <w:instrText>ADDIN CSL_CITATION {"citationItems":[{"id":"ITEM-1","itemData":{"ISSN":"22778616","abstract":"Nowadays, the massive load on the internet by the demanders and diversity of web applications, the web servers have become crucial. Therefore, many related companies and web developers try to generate powerful structures and efficient systems for web servers in order to satisfy internet users and the web servers from being overworked. Furthermore, in big web-based companies due to enormous number of clients, one server could not handle all the incoming requests and some of them be rejected. Hence, the idea of cluster server and load balancing methods been provided to tackle the problem. In this paper, twenty up-to-date references have been depended for reviewing different studies who addressed web server performance and load balancing algorithms in the last half-decade, to compare their capabilities and provide an efficient platform to build web-based system structures.","author":[{"dropping-particle":"","family":"Jader","given":"Omid H.","non-dropping-particle":"","parse-names":false,"suffix":""},{"dropping-particle":"","family":"Zeebaree","given":"Subhi R.M.","non-dropping-particle":"","parse-names":false,"suffix":""},{"dropping-particle":"","family":"Zebari","given":"Rizgar R.","non-dropping-particle":"","parse-names":false,"suffix":""}],"container-title":"International Journal of Scientific and Technology Research","id":"ITEM-1","issue":"12","issued":{"date-parts":[["2019"]]},"page":"535-543","title":"A state of art survey for web server performance measurement and load balancing mechanisms","type":"article-journal","volume":"8"},"uris":["http://www.mendeley.com/documents/?uuid=7cb687b9-a0e5-48b7-ad0a-7beb6bf00224"]}],"mendeley":{"formattedCitation":"(Jader &lt;i&gt;et al.&lt;/i&gt; 2019)","plainTextFormattedCitation":"(Jader et al. 2019)","previouslyFormattedCitation":"(Jader &lt;i&gt;et al.&lt;/i&gt; 2019)"},"properties":{"noteIndex":0},"schema":"https://github.com/citation-style-language/schema/raw/master/csl-citation.json"}</w:instrText>
      </w:r>
      <w:r w:rsidR="00350114">
        <w:fldChar w:fldCharType="separate"/>
      </w:r>
      <w:r w:rsidR="00350114" w:rsidRPr="00350114">
        <w:rPr>
          <w:noProof/>
        </w:rPr>
        <w:t xml:space="preserve">(Jader </w:t>
      </w:r>
      <w:r w:rsidR="00350114" w:rsidRPr="00350114">
        <w:rPr>
          <w:i/>
          <w:noProof/>
        </w:rPr>
        <w:t>et al.</w:t>
      </w:r>
      <w:r w:rsidR="00350114" w:rsidRPr="00350114">
        <w:rPr>
          <w:noProof/>
        </w:rPr>
        <w:t xml:space="preserve"> 2019)</w:t>
      </w:r>
      <w:r w:rsidR="00350114">
        <w:fldChar w:fldCharType="end"/>
      </w:r>
      <w:r w:rsidR="00350114">
        <w:t>.</w:t>
      </w:r>
      <w:r w:rsidR="00DF2314">
        <w:t xml:space="preserve"> </w:t>
      </w:r>
    </w:p>
    <w:p w14:paraId="68F0ABAD" w14:textId="7FD903DB" w:rsidR="007D3CF6" w:rsidRDefault="007D3CF6" w:rsidP="007D3CF6">
      <w:pPr>
        <w:pStyle w:val="Heading2"/>
      </w:pPr>
      <w:bookmarkStart w:id="10" w:name="_Toc63111110"/>
      <w:r>
        <w:t>2.</w:t>
      </w:r>
      <w:r w:rsidR="0069113D">
        <w:t>2</w:t>
      </w:r>
      <w:r>
        <w:t xml:space="preserve"> </w:t>
      </w:r>
      <w:r w:rsidR="0069113D">
        <w:t>D</w:t>
      </w:r>
      <w:r w:rsidR="001F75EA">
        <w:t xml:space="preserve">ynamic </w:t>
      </w:r>
      <w:r w:rsidR="0069113D">
        <w:t>H</w:t>
      </w:r>
      <w:r w:rsidR="001F75EA">
        <w:t xml:space="preserve">ost </w:t>
      </w:r>
      <w:r w:rsidR="0069113D">
        <w:t>C</w:t>
      </w:r>
      <w:r w:rsidR="001F75EA">
        <w:t xml:space="preserve">onfiguration </w:t>
      </w:r>
      <w:r w:rsidR="0069113D">
        <w:t>P</w:t>
      </w:r>
      <w:r w:rsidR="001F75EA">
        <w:t>rotocol</w:t>
      </w:r>
      <w:r w:rsidR="0069113D">
        <w:t xml:space="preserve"> Server</w:t>
      </w:r>
      <w:bookmarkEnd w:id="10"/>
    </w:p>
    <w:p w14:paraId="50CED730" w14:textId="25718D1D" w:rsidR="0069113D" w:rsidRDefault="00350114" w:rsidP="0069113D">
      <w:r w:rsidRPr="00350114">
        <w:rPr>
          <w:i/>
        </w:rPr>
        <w:t>Dynamic Host Configuration Pro</w:t>
      </w:r>
      <w:r>
        <w:rPr>
          <w:i/>
        </w:rPr>
        <w:t xml:space="preserve">tocol </w:t>
      </w:r>
      <w:r>
        <w:t>(DHCP) adalah protokol yang dipakai untuk memberikan maupun menyebarkan alamat IP (</w:t>
      </w:r>
      <w:r w:rsidRPr="00350114">
        <w:rPr>
          <w:i/>
        </w:rPr>
        <w:t>internet protocol</w:t>
      </w:r>
      <w:r>
        <w:t xml:space="preserve">) secara otomatis ke perangkat lainnya sedangkan DHCP server adalah perangkat lunak yang menyediakan dan menyebarkan alamat IP ke </w:t>
      </w:r>
      <w:r>
        <w:rPr>
          <w:i/>
        </w:rPr>
        <w:t>client</w:t>
      </w:r>
      <w:r>
        <w:t xml:space="preserve">. DHCP server berperan penting karena tanpa DHCP server seorang </w:t>
      </w:r>
      <w:r>
        <w:rPr>
          <w:i/>
        </w:rPr>
        <w:t xml:space="preserve">network administrator </w:t>
      </w:r>
      <w:r>
        <w:t xml:space="preserve">ataupun </w:t>
      </w:r>
      <w:r>
        <w:rPr>
          <w:i/>
        </w:rPr>
        <w:t xml:space="preserve">client </w:t>
      </w:r>
      <w:r>
        <w:t>harus memasukkan IP pada setiap komputer secara manual agar dapat terhubung ke suatu layanan.</w:t>
      </w:r>
    </w:p>
    <w:p w14:paraId="2DD647D2" w14:textId="1F33F220" w:rsidR="00843124" w:rsidRPr="00E937C1" w:rsidRDefault="00F50B2F" w:rsidP="0069113D">
      <w:r>
        <w:t xml:space="preserve">Ubuntu Server versi 14.04 atau lebih tinggi secara </w:t>
      </w:r>
      <w:r>
        <w:rPr>
          <w:i/>
        </w:rPr>
        <w:t xml:space="preserve">default </w:t>
      </w:r>
      <w:r>
        <w:t xml:space="preserve">sudah </w:t>
      </w:r>
      <w:proofErr w:type="spellStart"/>
      <w:r>
        <w:t>memliki</w:t>
      </w:r>
      <w:proofErr w:type="spellEnd"/>
      <w:r>
        <w:t xml:space="preserve"> DHCP </w:t>
      </w:r>
      <w:r w:rsidRPr="00F50B2F">
        <w:rPr>
          <w:i/>
        </w:rPr>
        <w:t>server</w:t>
      </w:r>
      <w:r>
        <w:rPr>
          <w:i/>
        </w:rPr>
        <w:t xml:space="preserve">. </w:t>
      </w:r>
      <w:r w:rsidR="00E937C1">
        <w:t xml:space="preserve">DHCP </w:t>
      </w:r>
      <w:r w:rsidR="00E937C1">
        <w:rPr>
          <w:i/>
        </w:rPr>
        <w:t xml:space="preserve">server </w:t>
      </w:r>
      <w:r w:rsidR="00E937C1">
        <w:t xml:space="preserve">yang sudah terpasang di Ubuntu Server harus </w:t>
      </w:r>
      <w:r w:rsidR="00E937C1">
        <w:lastRenderedPageBreak/>
        <w:t xml:space="preserve">dikonfigurasi agar dapat berfungsi dan menyebarkan IP ke DHCP </w:t>
      </w:r>
      <w:r w:rsidR="00E937C1">
        <w:rPr>
          <w:i/>
        </w:rPr>
        <w:t>client</w:t>
      </w:r>
      <w:r w:rsidR="00E937C1">
        <w:t xml:space="preserve">. Tentukan juga </w:t>
      </w:r>
      <w:r w:rsidR="00E937C1">
        <w:rPr>
          <w:i/>
        </w:rPr>
        <w:t xml:space="preserve">range </w:t>
      </w:r>
      <w:r w:rsidR="00E937C1" w:rsidRPr="00E937C1">
        <w:t>IP</w:t>
      </w:r>
      <w:r w:rsidR="00E937C1">
        <w:t xml:space="preserve"> yang dapat digunakan sesuai kebutuhan infrastruktur </w:t>
      </w:r>
      <w:r w:rsidR="00E937C1">
        <w:fldChar w:fldCharType="begin" w:fldLock="1"/>
      </w:r>
      <w:r w:rsidR="0009749C">
        <w:instrText>ADDIN CSL_CITATION {"citationItems":[{"id":"ITEM-1","itemData":{"author":[{"dropping-particle":"","family":"Gunawan","given":"Rudy Adipranata dan Ibnu","non-dropping-particle":"","parse-names":false,"suffix":""}],"container-title":"Seminar Nasional Aplikasi Teknologi Informasi 2005 (SNATI 2005)","id":"ITEM-1","issue":"Snati","issued":{"date-parts":[["2005"]]},"page":"99-103","title":"Penggunaan Dhcp Relay Agent Untuk Mengoptimalkan Penggunaan Dhcp Server Pada Jaringan Dengan Banyak Subnet","type":"article-journal","volume":"2005"},"uris":["http://www.mendeley.com/documents/?uuid=57b30e8b-21dd-4ebe-bbe8-9ece181decf6"]}],"mendeley":{"formattedCitation":"(Gunawan 2005)","plainTextFormattedCitation":"(Gunawan 2005)","previouslyFormattedCitation":"(Gunawan 2005)"},"properties":{"noteIndex":0},"schema":"https://github.com/citation-style-language/schema/raw/master/csl-citation.json"}</w:instrText>
      </w:r>
      <w:r w:rsidR="00E937C1">
        <w:fldChar w:fldCharType="separate"/>
      </w:r>
      <w:r w:rsidR="00E937C1" w:rsidRPr="00E937C1">
        <w:rPr>
          <w:noProof/>
        </w:rPr>
        <w:t>(Gunawan 2005)</w:t>
      </w:r>
      <w:r w:rsidR="00E937C1">
        <w:fldChar w:fldCharType="end"/>
      </w:r>
      <w:r w:rsidR="00E937C1">
        <w:t xml:space="preserve">. </w:t>
      </w:r>
    </w:p>
    <w:p w14:paraId="2E714539" w14:textId="65BF5F6B" w:rsidR="0069113D" w:rsidRDefault="0069113D" w:rsidP="0069113D">
      <w:pPr>
        <w:pStyle w:val="Heading2"/>
      </w:pPr>
      <w:bookmarkStart w:id="11" w:name="_Toc63111111"/>
      <w:r>
        <w:t>2.3 D</w:t>
      </w:r>
      <w:r w:rsidR="001F75EA">
        <w:t xml:space="preserve">omain </w:t>
      </w:r>
      <w:r>
        <w:t>N</w:t>
      </w:r>
      <w:r w:rsidR="001F75EA">
        <w:t xml:space="preserve">ame </w:t>
      </w:r>
      <w:r>
        <w:t>S</w:t>
      </w:r>
      <w:r w:rsidR="001F75EA">
        <w:t>ystem</w:t>
      </w:r>
      <w:r>
        <w:t xml:space="preserve"> Server</w:t>
      </w:r>
      <w:bookmarkEnd w:id="11"/>
    </w:p>
    <w:p w14:paraId="3B0F147C" w14:textId="6137FEC4" w:rsidR="0069113D" w:rsidRPr="0009749C" w:rsidRDefault="0057711A" w:rsidP="0057711A">
      <w:r>
        <w:t xml:space="preserve">Domain Name System (DNS) adalah </w:t>
      </w:r>
      <w:r w:rsidR="0009749C">
        <w:t>sistem</w:t>
      </w:r>
      <w:r>
        <w:t xml:space="preserve"> yang menerjemahkan IP </w:t>
      </w:r>
      <w:r w:rsidRPr="0057711A">
        <w:rPr>
          <w:i/>
        </w:rPr>
        <w:t>address</w:t>
      </w:r>
      <w:r>
        <w:t xml:space="preserve"> menjadi </w:t>
      </w:r>
      <w:r w:rsidR="0009749C">
        <w:t xml:space="preserve">nama </w:t>
      </w:r>
      <w:r w:rsidR="0009749C" w:rsidRPr="0009749C">
        <w:rPr>
          <w:i/>
        </w:rPr>
        <w:t>host</w:t>
      </w:r>
      <w:r>
        <w:t>. DNS digunakan untuk mempermudah mengakses sebuah komputer dalam jaringan internet atau intranet dengan hanya menuliskan nama host tersebu</w:t>
      </w:r>
      <w:r w:rsidR="0009749C">
        <w:t xml:space="preserve">t </w:t>
      </w:r>
      <w:r w:rsidR="0009749C">
        <w:fldChar w:fldCharType="begin" w:fldLock="1"/>
      </w:r>
      <w:r w:rsidR="004C3EAF">
        <w:instrText>ADDIN CSL_CITATION {"citationItems":[{"id":"ITEM-1","itemData":{"DOI":"10.32736/sisfokom.v2i2.214","ISSN":"2301-7988","abstract":"The purpose of this research is to implement Server Web Hosting based Linux Ubuntu in Computer System/network of Elementary School 15 (SDN 15) Pangkalpinang, because there is not available of Computer Server Web Hosting as storage media of website based application and school website at Elementary School 15 Pangkalpinang, makes the school wants to create a unit of Server Web Hosting. The research methods of this thesis is analitic method and design method where at analitic method , writer analyzes the needs and with the analysis writer designs the steps to be done. Then , kind of this research is applied research, it means to give solution of a certain problem practically and to support development activities or implementation of a system , such as database, programming language, network concept. In order that project implementation is on time , so project model is used. The result of this is Server Web Hosting which can give services like DNS Server, FTP Server, File Server, Mail Server that can be accessed by clients through certain links. The conclusion, after server is implementatied can facilitate every one to access any informations from Elementary School 15 fast and easily anytime.","author":[{"dropping-particle":"","family":"Akis","given":"Mohammad","non-dropping-particle":"","parse-names":false,"suffix":""},{"dropping-particle":"","family":"Pebriyanto","given":"Eka","non-dropping-particle":"","parse-names":false,"suffix":""}],"container-title":"Jurnal Sisfokom (Sistem Informasi dan Komputer)","id":"ITEM-1","issue":"2","issued":{"date-parts":[["2013"]]},"page":"40","title":"Penerapan Server Web Hosting Berbasis Linux Ubuntu pada Jaringan Komputer SD Negeri 15 Pangkalpinang","type":"article-journal","volume":"2"},"uris":["http://www.mendeley.com/documents/?uuid=d38a6c63-7bc6-411f-9eef-b640a3124b24"]}],"mendeley":{"formattedCitation":"(Akis dan Pebriyanto 2013)","plainTextFormattedCitation":"(Akis dan Pebriyanto 2013)","previouslyFormattedCitation":"(Akis dan Pebriyanto 2013)"},"properties":{"noteIndex":0},"schema":"https://github.com/citation-style-language/schema/raw/master/csl-citation.json"}</w:instrText>
      </w:r>
      <w:r w:rsidR="0009749C">
        <w:fldChar w:fldCharType="separate"/>
      </w:r>
      <w:r w:rsidR="0009749C" w:rsidRPr="0009749C">
        <w:rPr>
          <w:noProof/>
        </w:rPr>
        <w:t>(Akis dan Pebriyanto 2013)</w:t>
      </w:r>
      <w:r w:rsidR="0009749C">
        <w:fldChar w:fldCharType="end"/>
      </w:r>
      <w:r>
        <w:t>.</w:t>
      </w:r>
      <w:r w:rsidR="0009749C">
        <w:t xml:space="preserve"> DNS server adalah perangkat lunak yang menerjemahkan IP </w:t>
      </w:r>
      <w:r w:rsidR="0009749C" w:rsidRPr="0009749C">
        <w:rPr>
          <w:i/>
        </w:rPr>
        <w:t>address</w:t>
      </w:r>
      <w:r w:rsidR="0009749C">
        <w:rPr>
          <w:i/>
        </w:rPr>
        <w:t xml:space="preserve"> </w:t>
      </w:r>
      <w:r w:rsidR="0009749C">
        <w:t xml:space="preserve">menjadi </w:t>
      </w:r>
      <w:r w:rsidR="0009749C">
        <w:rPr>
          <w:i/>
        </w:rPr>
        <w:t>hostname</w:t>
      </w:r>
      <w:r w:rsidR="0009749C">
        <w:t>.</w:t>
      </w:r>
    </w:p>
    <w:p w14:paraId="691FF5CB" w14:textId="743291C6" w:rsidR="0069113D" w:rsidRDefault="0069113D" w:rsidP="0069113D">
      <w:pPr>
        <w:pStyle w:val="Heading2"/>
      </w:pPr>
      <w:bookmarkStart w:id="12" w:name="_Toc63111112"/>
      <w:r>
        <w:t>2.</w:t>
      </w:r>
      <w:r w:rsidR="007B6C69">
        <w:t>4</w:t>
      </w:r>
      <w:r>
        <w:t xml:space="preserve"> </w:t>
      </w:r>
      <w:r w:rsidR="001F75EA">
        <w:t>Database</w:t>
      </w:r>
      <w:bookmarkEnd w:id="12"/>
    </w:p>
    <w:p w14:paraId="7E6255FC" w14:textId="048BF363" w:rsidR="0069113D" w:rsidRPr="00AD4FB7" w:rsidRDefault="004C3EAF" w:rsidP="0069113D">
      <w:r>
        <w:t>Situs resmi Oracle Inc menyatakan bahwa: “</w:t>
      </w:r>
      <w:r w:rsidR="005C6A30" w:rsidRPr="00AD4FB7">
        <w:rPr>
          <w:i/>
        </w:rPr>
        <w:t>Database</w:t>
      </w:r>
      <w:r w:rsidR="005C6A30">
        <w:t xml:space="preserve"> merupakan </w:t>
      </w:r>
      <w:r w:rsidR="00AD4FB7">
        <w:t>suatu kumpulan informasi atau data yang terorganisasi dan tersimpan di sistem komputer.</w:t>
      </w:r>
      <w:r>
        <w:t>”</w:t>
      </w:r>
      <w:r w:rsidR="00AD4FB7">
        <w:t xml:space="preserve"> Sebuah database biasanya dikontrol oleh suatu </w:t>
      </w:r>
      <w:r w:rsidR="00AD4FB7" w:rsidRPr="00AD4FB7">
        <w:rPr>
          <w:i/>
        </w:rPr>
        <w:t>Database Management System</w:t>
      </w:r>
      <w:r w:rsidR="00AD4FB7">
        <w:rPr>
          <w:i/>
        </w:rPr>
        <w:t xml:space="preserve"> </w:t>
      </w:r>
      <w:r w:rsidR="00AD4FB7">
        <w:t xml:space="preserve">(DBMS). </w:t>
      </w:r>
      <w:r w:rsidR="00AD4FB7" w:rsidRPr="00AD4FB7">
        <w:rPr>
          <w:i/>
        </w:rPr>
        <w:t>Database</w:t>
      </w:r>
      <w:r w:rsidR="00AD4FB7">
        <w:t xml:space="preserve"> berperan penting dalam sebuah infrastruktur jaringan berbasis web untuk menyimpan informasi secara permanen</w:t>
      </w:r>
      <w:r>
        <w:t xml:space="preserve"> </w:t>
      </w:r>
      <w:r>
        <w:fldChar w:fldCharType="begin" w:fldLock="1"/>
      </w:r>
      <w:r w:rsidR="008F52E0">
        <w:instrText>ADDIN CSL_CITATION {"citationItems":[{"id":"ITEM-1","itemData":{"URL":"https://www.oracle.com/database/what-is-database/","container-title":"Oracle Inc","id":"ITEM-1","issued":{"date-parts":[["0"]]},"title":"What is Database","type":"webpage"},"uris":["http://www.mendeley.com/documents/?uuid=72d75779-21f4-4f2f-a33c-697dfd689252"]}],"mendeley":{"formattedCitation":"(What is Database…)","plainTextFormattedCitation":"(What is Database…)","previouslyFormattedCitation":"(What is Database…)"},"properties":{"noteIndex":0},"schema":"https://github.com/citation-style-language/schema/raw/master/csl-citation.json"}</w:instrText>
      </w:r>
      <w:r>
        <w:fldChar w:fldCharType="separate"/>
      </w:r>
      <w:r w:rsidRPr="004C3EAF">
        <w:rPr>
          <w:noProof/>
        </w:rPr>
        <w:t>(What is Database…)</w:t>
      </w:r>
      <w:r>
        <w:fldChar w:fldCharType="end"/>
      </w:r>
      <w:r w:rsidR="00AD4FB7">
        <w:t>.</w:t>
      </w:r>
    </w:p>
    <w:p w14:paraId="48F2BBEF" w14:textId="146B0C26" w:rsidR="007B6C69" w:rsidRDefault="007B6C69" w:rsidP="007B6C69">
      <w:pPr>
        <w:pStyle w:val="Heading2"/>
      </w:pPr>
      <w:bookmarkStart w:id="13" w:name="_Toc63111113"/>
      <w:r>
        <w:t>2.5 Secure Socket Layer</w:t>
      </w:r>
      <w:bookmarkEnd w:id="13"/>
    </w:p>
    <w:p w14:paraId="23209A31" w14:textId="7B7B38F6" w:rsidR="007B6C69" w:rsidRPr="004C3EAF" w:rsidRDefault="004C3EAF" w:rsidP="007B6C69">
      <w:r>
        <w:t xml:space="preserve">Secure Socket Layer atau SSL merupakan jenis keamanan digital yang mengenkripsi komunikasi antara website dengan browser. SSL dapat dipasangkan pada web </w:t>
      </w:r>
      <w:r w:rsidRPr="004C3EAF">
        <w:rPr>
          <w:i/>
        </w:rPr>
        <w:t>server</w:t>
      </w:r>
      <w:r>
        <w:rPr>
          <w:i/>
        </w:rPr>
        <w:t xml:space="preserve"> </w:t>
      </w:r>
      <w:r>
        <w:t xml:space="preserve">Apache. </w:t>
      </w:r>
      <w:r w:rsidR="008F7CF8">
        <w:t>Jika w</w:t>
      </w:r>
      <w:r>
        <w:t>eb server dipasangi SSL</w:t>
      </w:r>
      <w:r w:rsidR="008F7CF8">
        <w:t>, website yang dipasang di infrastruktur tersebut</w:t>
      </w:r>
      <w:r>
        <w:t xml:space="preserve"> </w:t>
      </w:r>
      <w:r w:rsidR="008F7CF8">
        <w:t>bisa diakses melalui protokol HTTPS (</w:t>
      </w:r>
      <w:r w:rsidR="008F7CF8" w:rsidRPr="008F7CF8">
        <w:rPr>
          <w:i/>
        </w:rPr>
        <w:t>Hypertext Transfer Protocol Secure</w:t>
      </w:r>
      <w:r w:rsidR="008F7CF8">
        <w:t>)</w:t>
      </w:r>
      <w:r w:rsidR="008F52E0">
        <w:t xml:space="preserve"> </w:t>
      </w:r>
      <w:r w:rsidR="008F52E0">
        <w:fldChar w:fldCharType="begin" w:fldLock="1"/>
      </w:r>
      <w:r w:rsidR="00155A3A">
        <w:instrText>ADDIN CSL_CITATION {"citationItems":[{"id":"ITEM-1","itemData":{"ISSN":"22778616","abstract":"Nowadays, the massive load on the internet by the demanders and diversity of web applications, the web servers have become crucial. Therefore, many related companies and web developers try to generate powerful structures and efficient systems for web servers in order to satisfy internet users and the web servers from being overworked. Furthermore, in big web-based companies due to enormous number of clients, one server could not handle all the incoming requests and some of them be rejected. Hence, the idea of cluster server and load balancing methods been provided to tackle the problem. In this paper, twenty up-to-date references have been depended for reviewing different studies who addressed web server performance and load balancing algorithms in the last half-decade, to compare their capabilities and provide an efficient platform to build web-based system structures.","author":[{"dropping-particle":"","family":"Jader","given":"Omid H.","non-dropping-particle":"","parse-names":false,"suffix":""},{"dropping-particle":"","family":"Zeebaree","given":"Subhi R.M.","non-dropping-particle":"","parse-names":false,"suffix":""},{"dropping-particle":"","family":"Zebari","given":"Rizgar R.","non-dropping-particle":"","parse-names":false,"suffix":""}],"container-title":"International Journal of Scientific and Technology Research","id":"ITEM-1","issue":"12","issued":{"date-parts":[["2019"]]},"page":"535-543","title":"A state of art survey for web server performance measurement and load balancing mechanisms","type":"article-journal","volume":"8"},"uris":["http://www.mendeley.com/documents/?uuid=7cb687b9-a0e5-48b7-ad0a-7beb6bf00224"]}],"mendeley":{"formattedCitation":"(Jader &lt;i&gt;et al.&lt;/i&gt; 2019)","plainTextFormattedCitation":"(Jader et al. 2019)","previouslyFormattedCitation":"(Jader &lt;i&gt;et al.&lt;/i&gt; 2019)"},"properties":{"noteIndex":0},"schema":"https://github.com/citation-style-language/schema/raw/master/csl-citation.json"}</w:instrText>
      </w:r>
      <w:r w:rsidR="008F52E0">
        <w:fldChar w:fldCharType="separate"/>
      </w:r>
      <w:r w:rsidR="008F52E0" w:rsidRPr="008F52E0">
        <w:rPr>
          <w:noProof/>
        </w:rPr>
        <w:t xml:space="preserve">(Jader </w:t>
      </w:r>
      <w:r w:rsidR="008F52E0" w:rsidRPr="008F52E0">
        <w:rPr>
          <w:i/>
          <w:noProof/>
        </w:rPr>
        <w:t>et al.</w:t>
      </w:r>
      <w:r w:rsidR="008F52E0" w:rsidRPr="008F52E0">
        <w:rPr>
          <w:noProof/>
        </w:rPr>
        <w:t xml:space="preserve"> 2019)</w:t>
      </w:r>
      <w:r w:rsidR="008F52E0">
        <w:fldChar w:fldCharType="end"/>
      </w:r>
      <w:r w:rsidR="008F7CF8">
        <w:t>.</w:t>
      </w:r>
    </w:p>
    <w:p w14:paraId="1958D773" w14:textId="4F494541" w:rsidR="007B6C69" w:rsidRDefault="007B6C69" w:rsidP="007B6C69">
      <w:pPr>
        <w:ind w:firstLine="0"/>
      </w:pPr>
    </w:p>
    <w:p w14:paraId="3FCEFABB" w14:textId="0275AA49" w:rsidR="001F75EA" w:rsidRDefault="001F75EA" w:rsidP="0069113D"/>
    <w:p w14:paraId="77125788" w14:textId="15B4F246" w:rsidR="001F75EA" w:rsidRDefault="001F75EA">
      <w:pPr>
        <w:spacing w:after="160" w:line="259" w:lineRule="auto"/>
        <w:ind w:firstLine="0"/>
        <w:jc w:val="left"/>
      </w:pPr>
      <w:r>
        <w:br w:type="page"/>
      </w:r>
    </w:p>
    <w:p w14:paraId="59BF2731" w14:textId="542EFABC" w:rsidR="001F75EA" w:rsidRDefault="0006787C" w:rsidP="001F75EA">
      <w:pPr>
        <w:pStyle w:val="Heading1"/>
      </w:pPr>
      <w:bookmarkStart w:id="14" w:name="_Toc63111114"/>
      <w:r>
        <w:lastRenderedPageBreak/>
        <w:t>III</w:t>
      </w:r>
      <w:r>
        <w:tab/>
      </w:r>
      <w:r w:rsidR="001F75EA">
        <w:t xml:space="preserve">Metode praktik </w:t>
      </w:r>
      <w:r w:rsidR="004B425E">
        <w:t>Kerja Lapangan</w:t>
      </w:r>
      <w:bookmarkEnd w:id="14"/>
    </w:p>
    <w:p w14:paraId="5E210E55" w14:textId="4344EEF1" w:rsidR="001F75EA" w:rsidRDefault="001F75EA" w:rsidP="001F75EA">
      <w:pPr>
        <w:pStyle w:val="Heading2"/>
      </w:pPr>
      <w:bookmarkStart w:id="15" w:name="_Toc63111115"/>
      <w:r>
        <w:t>3.1 Tempat</w:t>
      </w:r>
      <w:r w:rsidR="004B425E">
        <w:t xml:space="preserve"> dan Waktu</w:t>
      </w:r>
      <w:bookmarkEnd w:id="15"/>
    </w:p>
    <w:p w14:paraId="3F83C98F" w14:textId="5EF2C862" w:rsidR="001F75EA" w:rsidRDefault="004B425E" w:rsidP="001F75EA">
      <w:r>
        <w:t xml:space="preserve">Kegiatan Praktik Kerja Lapangan (PKL) akan dilaksanakan di Kantor Desa </w:t>
      </w:r>
      <w:proofErr w:type="spellStart"/>
      <w:r>
        <w:t>Langonsari</w:t>
      </w:r>
      <w:proofErr w:type="spellEnd"/>
      <w:r>
        <w:t>, Kecamatan Pameungpeuk, Kabupaten Bandung dari tanggal 1 Februari</w:t>
      </w:r>
      <w:r w:rsidR="006B19F9">
        <w:t xml:space="preserve"> </w:t>
      </w:r>
      <w:r>
        <w:t>–</w:t>
      </w:r>
      <w:r w:rsidR="006B19F9">
        <w:t xml:space="preserve"> </w:t>
      </w:r>
      <w:r>
        <w:t>8 April 2021.</w:t>
      </w:r>
    </w:p>
    <w:p w14:paraId="01156CA6" w14:textId="3B0A4E39" w:rsidR="001F75EA" w:rsidRDefault="001F75EA" w:rsidP="001F75EA">
      <w:pPr>
        <w:pStyle w:val="Heading2"/>
      </w:pPr>
      <w:bookmarkStart w:id="16" w:name="_Toc63111116"/>
      <w:r>
        <w:t>3.2 Metode Pelaksanaan</w:t>
      </w:r>
      <w:bookmarkEnd w:id="16"/>
    </w:p>
    <w:p w14:paraId="347E4B4E" w14:textId="06D44691" w:rsidR="004B425E" w:rsidRDefault="004B425E" w:rsidP="001F75EA">
      <w:r>
        <w:t xml:space="preserve">Kegiatan PKL di Kantor Desa </w:t>
      </w:r>
      <w:proofErr w:type="spellStart"/>
      <w:r>
        <w:t>Langonsari</w:t>
      </w:r>
      <w:proofErr w:type="spellEnd"/>
      <w:r>
        <w:t xml:space="preserve"> </w:t>
      </w:r>
      <w:r w:rsidR="00D07495">
        <w:t xml:space="preserve">(KDS) </w:t>
      </w:r>
      <w:r>
        <w:t xml:space="preserve">akan dilakukan secara </w:t>
      </w:r>
      <w:r w:rsidR="008203F7">
        <w:t>langsung di kantor</w:t>
      </w:r>
      <w:r w:rsidR="006C7FDC">
        <w:t xml:space="preserve">. Jam masuk dan pulang kerja serta hari kerja mengikuti aturan dari Kantor Desa </w:t>
      </w:r>
      <w:proofErr w:type="spellStart"/>
      <w:r w:rsidR="006C7FDC">
        <w:t>Langonsari</w:t>
      </w:r>
      <w:proofErr w:type="spellEnd"/>
      <w:r w:rsidR="006C7FDC">
        <w:t xml:space="preserve">. Mahasiswa mengisi formulir kehadiran dan jurnal harian setiap hari. </w:t>
      </w:r>
    </w:p>
    <w:p w14:paraId="28E538FC" w14:textId="0D15D933" w:rsidR="006C7FDC" w:rsidRDefault="006C7FDC" w:rsidP="001F75EA">
      <w:r>
        <w:t xml:space="preserve">Pekan pertama </w:t>
      </w:r>
      <w:r w:rsidR="00782088">
        <w:t xml:space="preserve">mahasiswa menjalani masa perkenalan dengan lingkungan </w:t>
      </w:r>
      <w:r w:rsidR="00D07495">
        <w:t>KDS</w:t>
      </w:r>
      <w:r w:rsidR="00640017">
        <w:t xml:space="preserve">. Mahasiswa diperkenalkan oleh pembimbing lapangan kepada </w:t>
      </w:r>
      <w:r w:rsidR="00D07495">
        <w:t xml:space="preserve">pimpinan maupun </w:t>
      </w:r>
      <w:r w:rsidR="00640017">
        <w:t>staf</w:t>
      </w:r>
      <w:r w:rsidR="00D07495">
        <w:t xml:space="preserve"> yang bertugas di KDS. Keluaran pada pekan pertama mahasiswa diharapkan mengenal lingkungan KDS agar kegiatan PKL berjalan dengan lancar.</w:t>
      </w:r>
    </w:p>
    <w:p w14:paraId="1A3A3C37" w14:textId="36C6058B" w:rsidR="00D07495" w:rsidRDefault="00D07495" w:rsidP="001F75EA">
      <w:r>
        <w:t xml:space="preserve">Pekan kedua mahasiswa </w:t>
      </w:r>
      <w:r w:rsidR="001527D8">
        <w:t>menyusun perencanaan kerja selama kegiatan PKL berlangsung. Rencana kerja yang dibuat pada pekan kedua ini ditujukan agar kegiatan PKL di KDS yang dijalani oleh mahasiswa lebih terarah. Rencana kerja ini dapat bersifat teknis dan nonteknis.</w:t>
      </w:r>
    </w:p>
    <w:p w14:paraId="65CF803B" w14:textId="6A07B466" w:rsidR="001527D8" w:rsidRDefault="001527D8" w:rsidP="001F75EA">
      <w:r>
        <w:t xml:space="preserve">Pekan ketiga mahasiswa mengumpulkan data mengenai potensi yang sudah ada di KDS. Contoh potensi-potensi tersebut seperti infrastruktur yang sudah ada, jaringan </w:t>
      </w:r>
    </w:p>
    <w:p w14:paraId="6A1E810A" w14:textId="57D2FBA6" w:rsidR="001527D8" w:rsidRDefault="001527D8" w:rsidP="001F75EA">
      <w:r>
        <w:t xml:space="preserve">Pekan keempat mahasiswa mengumpulkan data yang mendukung untuk pembangunan </w:t>
      </w:r>
      <w:r w:rsidR="00EA124B">
        <w:t xml:space="preserve">infrastruktur sistem pelayanan pendataan masyarakat miskin di Desa </w:t>
      </w:r>
      <w:proofErr w:type="spellStart"/>
      <w:r w:rsidR="00EA124B">
        <w:t>Langonsari</w:t>
      </w:r>
      <w:proofErr w:type="spellEnd"/>
      <w:r w:rsidR="00EA124B">
        <w:t xml:space="preserve">. </w:t>
      </w:r>
    </w:p>
    <w:p w14:paraId="0DEEA690" w14:textId="594FD349" w:rsidR="005C21A3" w:rsidRDefault="00EA124B" w:rsidP="005C21A3">
      <w:r>
        <w:t xml:space="preserve">Pekan kelima hingga pekan ketujuh mahasiswa </w:t>
      </w:r>
      <w:r w:rsidR="00DA4884">
        <w:t xml:space="preserve">mulai </w:t>
      </w:r>
      <w:r w:rsidR="005C21A3">
        <w:t>membangun infrastruktur sistem pelayanan pendataan masyarakat miskin di KDS. Data yang digunakan dalam proses pembangunan infrastruktur tersebut didapatkan pada pekan ketiga dan keempat.</w:t>
      </w:r>
    </w:p>
    <w:p w14:paraId="666983A4" w14:textId="42FD01E1" w:rsidR="005C21A3" w:rsidRDefault="005C21A3" w:rsidP="005C21A3">
      <w:r>
        <w:t>Pekan kedelapan pembimbing lapangan memberikan evaluasi terhadap pekerjaan mahasiswa yang pembangunan infrastruktur sistem pelayanan pendataan masyarakat miskin di KDS. Jika ada koreksi maupun saran dari pembimbing lapangan, mahasiswa mengerjakan perbaikan tersebut di pekan yang sama.</w:t>
      </w:r>
    </w:p>
    <w:p w14:paraId="7F3DF398" w14:textId="112E892E" w:rsidR="005C21A3" w:rsidRDefault="005C21A3" w:rsidP="005C21A3">
      <w:r>
        <w:t>Pekan kesembilan dan kesepuluh mahasiswa menulis laporan PKL serta Tugas Akhir (TA) yang akan disampaikan pada seminar dan sidang TA.</w:t>
      </w:r>
    </w:p>
    <w:p w14:paraId="0174F4C4" w14:textId="77777777" w:rsidR="001F75EA" w:rsidRDefault="001F75EA" w:rsidP="001F75EA">
      <w:pPr>
        <w:pStyle w:val="Heading2"/>
      </w:pPr>
      <w:bookmarkStart w:id="17" w:name="_Toc63111117"/>
      <w:r>
        <w:t>3.3 Metode Pengamatan dan Pengambilan Data</w:t>
      </w:r>
      <w:bookmarkEnd w:id="17"/>
    </w:p>
    <w:p w14:paraId="14DDD1E3" w14:textId="3C8BE8BE" w:rsidR="006B19F9" w:rsidRDefault="004B425E" w:rsidP="006B19F9">
      <w:r>
        <w:t xml:space="preserve">Metode pengambilan dan pengumpulan data diperoleh dari data primer dan sekunder. Data primer merupakan data yang diperoleh secara langsung melalui pengamatan langsung di lapangan berupa hasil diskusi mau wawancara dengan staf Kantor Desa </w:t>
      </w:r>
      <w:proofErr w:type="spellStart"/>
      <w:r>
        <w:t>Langonsari</w:t>
      </w:r>
      <w:proofErr w:type="spellEnd"/>
      <w:r>
        <w:t xml:space="preserve">. Data primer yang akan diambil dan dikaji oleh penulis dalam kegiatan PKL pembangunan infrastruktur pelayanan </w:t>
      </w:r>
      <w:r w:rsidR="00A775BB">
        <w:t xml:space="preserve">pendataan </w:t>
      </w:r>
      <w:r>
        <w:t xml:space="preserve">masyarakat </w:t>
      </w:r>
      <w:r w:rsidR="00A775BB">
        <w:t xml:space="preserve">miskin </w:t>
      </w:r>
      <w:r w:rsidR="006B19F9">
        <w:t xml:space="preserve">di Kantor Desa </w:t>
      </w:r>
      <w:proofErr w:type="spellStart"/>
      <w:r w:rsidR="006B19F9">
        <w:t>Langonsari</w:t>
      </w:r>
      <w:proofErr w:type="spellEnd"/>
      <w:r w:rsidR="006B19F9">
        <w:t xml:space="preserve"> antara lain sebagai berikut:</w:t>
      </w:r>
    </w:p>
    <w:p w14:paraId="4189E6A3" w14:textId="7C09833F" w:rsidR="002B7EE5" w:rsidRDefault="002B7EE5" w:rsidP="002B7EE5">
      <w:pPr>
        <w:pStyle w:val="ListParagraph"/>
        <w:numPr>
          <w:ilvl w:val="0"/>
          <w:numId w:val="3"/>
        </w:numPr>
      </w:pPr>
      <w:r>
        <w:t>Lembaga-lembaga yang berada di bawah naungan Pemerintah Desa.</w:t>
      </w:r>
    </w:p>
    <w:p w14:paraId="5C8EB1A7" w14:textId="5E6C96D1" w:rsidR="002B7EE5" w:rsidRDefault="002B7EE5" w:rsidP="00A775BB">
      <w:pPr>
        <w:pStyle w:val="ListParagraph"/>
        <w:numPr>
          <w:ilvl w:val="0"/>
          <w:numId w:val="3"/>
        </w:numPr>
      </w:pPr>
      <w:r>
        <w:lastRenderedPageBreak/>
        <w:t xml:space="preserve">Jumlah penduduk Desa </w:t>
      </w:r>
      <w:proofErr w:type="spellStart"/>
      <w:r>
        <w:t>Langonsari</w:t>
      </w:r>
      <w:proofErr w:type="spellEnd"/>
      <w:r>
        <w:t xml:space="preserve"> berdasarkan usia, tingkat pendidikan, dan pendapatan/penghasilan.</w:t>
      </w:r>
    </w:p>
    <w:p w14:paraId="7A0662AE" w14:textId="4AFD6A30" w:rsidR="002B7EE5" w:rsidRDefault="002B7EE5" w:rsidP="002B7EE5">
      <w:pPr>
        <w:pStyle w:val="ListParagraph"/>
        <w:numPr>
          <w:ilvl w:val="0"/>
          <w:numId w:val="3"/>
        </w:numPr>
      </w:pPr>
      <w:r>
        <w:t xml:space="preserve">Infrastruktur jaringan yang ada di Kantor Desa </w:t>
      </w:r>
      <w:proofErr w:type="spellStart"/>
      <w:r>
        <w:t>Langonsari</w:t>
      </w:r>
      <w:proofErr w:type="spellEnd"/>
      <w:r>
        <w:t xml:space="preserve"> jika akan maupun sudah dibangun.</w:t>
      </w:r>
    </w:p>
    <w:p w14:paraId="76DF9A89" w14:textId="436DB04A" w:rsidR="00A775BB" w:rsidRDefault="00A775BB" w:rsidP="002B7EE5">
      <w:pPr>
        <w:pStyle w:val="ListParagraph"/>
        <w:numPr>
          <w:ilvl w:val="0"/>
          <w:numId w:val="3"/>
        </w:numPr>
      </w:pPr>
      <w:r>
        <w:t xml:space="preserve">Rata-rata jam </w:t>
      </w:r>
      <w:r w:rsidR="00CD2351">
        <w:t>sibuk kantor</w:t>
      </w:r>
    </w:p>
    <w:p w14:paraId="6210ED28" w14:textId="61A013D1" w:rsidR="0093562E" w:rsidRDefault="0093562E" w:rsidP="002B7EE5">
      <w:pPr>
        <w:pStyle w:val="ListParagraph"/>
        <w:numPr>
          <w:ilvl w:val="0"/>
          <w:numId w:val="3"/>
        </w:numPr>
      </w:pPr>
      <w:r>
        <w:t xml:space="preserve">Jenis-jenis layanan yang ada di Kantor Desa </w:t>
      </w:r>
      <w:proofErr w:type="spellStart"/>
      <w:r>
        <w:t>Langonsari</w:t>
      </w:r>
      <w:proofErr w:type="spellEnd"/>
      <w:r>
        <w:t xml:space="preserve"> serta </w:t>
      </w:r>
      <w:r w:rsidR="002318E5">
        <w:t>jumlah masyarakat per periode tertentu yang menggunakan layanan-layanan tersebut.</w:t>
      </w:r>
    </w:p>
    <w:p w14:paraId="1174B3EF" w14:textId="3B3586BD" w:rsidR="002B7EE5" w:rsidRDefault="002B7EE5" w:rsidP="002B7EE5">
      <w:pPr>
        <w:pStyle w:val="ListParagraph"/>
        <w:numPr>
          <w:ilvl w:val="0"/>
          <w:numId w:val="3"/>
        </w:numPr>
      </w:pPr>
      <w:r>
        <w:t>Jumlah rata-rata harian</w:t>
      </w:r>
      <w:r w:rsidR="00CD2351">
        <w:t>, mingguan, atau bulanan</w:t>
      </w:r>
      <w:r>
        <w:t xml:space="preserve"> masyarakat mengurus keperluan </w:t>
      </w:r>
      <w:r w:rsidR="00A775BB">
        <w:t>pengajuan surat keterangan tidak mampu (SKTM)</w:t>
      </w:r>
      <w:r w:rsidR="00CD2351">
        <w:t xml:space="preserve"> di kantor desa</w:t>
      </w:r>
      <w:r w:rsidR="00A775BB">
        <w:t>.</w:t>
      </w:r>
    </w:p>
    <w:p w14:paraId="5D238E4C" w14:textId="5F4D350B" w:rsidR="0026502C" w:rsidRDefault="00A775BB" w:rsidP="0026502C">
      <w:r>
        <w:t>D</w:t>
      </w:r>
      <w:r w:rsidR="0026502C">
        <w:t>ata sekunder adalah data yang diperoleh dari studi literatur ilmiah yang bersumber dari buku, jurnal, tesis, maupun penelitian yang pernah ditulis dan dipublikasi.</w:t>
      </w:r>
    </w:p>
    <w:p w14:paraId="6D7F2B17" w14:textId="6AD8A119" w:rsidR="001F75EA" w:rsidRDefault="001F75EA" w:rsidP="001F75EA">
      <w:pPr>
        <w:pStyle w:val="Heading2"/>
      </w:pPr>
      <w:bookmarkStart w:id="18" w:name="_Toc63111118"/>
      <w:r>
        <w:t>3.4 Pelaporan</w:t>
      </w:r>
      <w:bookmarkEnd w:id="18"/>
    </w:p>
    <w:p w14:paraId="5B705AF6" w14:textId="595B8C79" w:rsidR="0026502C" w:rsidRPr="00892759" w:rsidRDefault="0026502C" w:rsidP="0026502C">
      <w:pPr>
        <w:rPr>
          <w:rFonts w:cs="Times New Roman"/>
        </w:rPr>
      </w:pPr>
      <w:r>
        <w:t xml:space="preserve">Kegiatan PKL yang dilakukan akan dilaporkan dalam bentuk jurnal harian dan laporan mingguan kepada pembimbing lapangan. Pelaporan jurnal bertujuan untuk memantau kegiatan penulis selama di lokasi PKL. </w:t>
      </w:r>
      <w:r>
        <w:rPr>
          <w:rFonts w:cs="Times New Roman"/>
        </w:rPr>
        <w:t>Laporan kegiatan ditulis dalam bentuk laporan Tugas Akhir (TA), disampaikan pada seminar dan ujian Tugas Akhir.</w:t>
      </w:r>
    </w:p>
    <w:p w14:paraId="13A91C5E" w14:textId="1390220D" w:rsidR="001F75EA" w:rsidRDefault="001F75EA" w:rsidP="001F75EA"/>
    <w:p w14:paraId="75787916" w14:textId="46879E20" w:rsidR="001F75EA" w:rsidRDefault="001F75EA">
      <w:pPr>
        <w:spacing w:after="160" w:line="259" w:lineRule="auto"/>
        <w:ind w:firstLine="0"/>
        <w:jc w:val="left"/>
      </w:pPr>
      <w:r>
        <w:br w:type="page"/>
      </w:r>
    </w:p>
    <w:p w14:paraId="5BCA016C" w14:textId="731862CB" w:rsidR="001F75EA" w:rsidRDefault="0006787C" w:rsidP="001F75EA">
      <w:pPr>
        <w:pStyle w:val="Heading1"/>
      </w:pPr>
      <w:bookmarkStart w:id="19" w:name="_Toc63111119"/>
      <w:r>
        <w:lastRenderedPageBreak/>
        <w:t>IV</w:t>
      </w:r>
      <w:r>
        <w:tab/>
      </w:r>
      <w:r w:rsidR="001F75EA">
        <w:t>Rencana Kegiatan PKL</w:t>
      </w:r>
      <w:bookmarkEnd w:id="19"/>
    </w:p>
    <w:p w14:paraId="66042F7B" w14:textId="70D54554" w:rsidR="0026502C" w:rsidRDefault="0026502C" w:rsidP="00CD2351">
      <w:r>
        <w:t xml:space="preserve">Kegiatan PKL akan dilaksanakan di Kantor Desa </w:t>
      </w:r>
      <w:proofErr w:type="spellStart"/>
      <w:r>
        <w:t>Langonsari</w:t>
      </w:r>
      <w:proofErr w:type="spellEnd"/>
      <w:r>
        <w:t>, Kecamatan Pameungpeuk, Kabupaten Bandung. Jadwal kegiatan tercantum pada Tabel</w:t>
      </w:r>
      <w:r w:rsidR="00A20967">
        <w:t xml:space="preserve"> </w:t>
      </w:r>
      <w:r w:rsidR="00A9254F">
        <w:t>1</w:t>
      </w:r>
      <w:r w:rsidR="00A20967">
        <w:t>.</w:t>
      </w:r>
    </w:p>
    <w:p w14:paraId="7372AAAA" w14:textId="17B38ACA" w:rsidR="00A9254F" w:rsidRDefault="00A9254F" w:rsidP="00A9254F">
      <w:pPr>
        <w:pStyle w:val="Caption"/>
        <w:keepNext/>
      </w:pPr>
      <w:bookmarkStart w:id="20" w:name="_Toc63110875"/>
      <w:r>
        <w:t xml:space="preserve">Tabel </w:t>
      </w:r>
      <w:r w:rsidR="00313314">
        <w:rPr>
          <w:noProof/>
        </w:rPr>
        <w:fldChar w:fldCharType="begin"/>
      </w:r>
      <w:r w:rsidR="00313314">
        <w:rPr>
          <w:noProof/>
        </w:rPr>
        <w:instrText xml:space="preserve"> SEQ Tabel \* ARABIC </w:instrText>
      </w:r>
      <w:r w:rsidR="00313314">
        <w:rPr>
          <w:noProof/>
        </w:rPr>
        <w:fldChar w:fldCharType="separate"/>
      </w:r>
      <w:r w:rsidR="009B0152">
        <w:rPr>
          <w:noProof/>
        </w:rPr>
        <w:t>1</w:t>
      </w:r>
      <w:r w:rsidR="00313314">
        <w:rPr>
          <w:noProof/>
        </w:rPr>
        <w:fldChar w:fldCharType="end"/>
      </w:r>
      <w:r>
        <w:t xml:space="preserve"> Rencana Kegiatan PKL</w:t>
      </w:r>
      <w:bookmarkEnd w:id="2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5"/>
        <w:gridCol w:w="2108"/>
        <w:gridCol w:w="476"/>
        <w:gridCol w:w="476"/>
        <w:gridCol w:w="476"/>
        <w:gridCol w:w="477"/>
        <w:gridCol w:w="476"/>
        <w:gridCol w:w="476"/>
        <w:gridCol w:w="476"/>
        <w:gridCol w:w="477"/>
        <w:gridCol w:w="476"/>
        <w:gridCol w:w="679"/>
      </w:tblGrid>
      <w:tr w:rsidR="00CD2351" w14:paraId="08895674" w14:textId="77777777" w:rsidTr="00A9254F">
        <w:trPr>
          <w:jc w:val="center"/>
        </w:trPr>
        <w:tc>
          <w:tcPr>
            <w:tcW w:w="865" w:type="dxa"/>
            <w:vMerge w:val="restart"/>
            <w:tcBorders>
              <w:top w:val="single" w:sz="4" w:space="0" w:color="auto"/>
            </w:tcBorders>
          </w:tcPr>
          <w:p w14:paraId="47DF3BF2" w14:textId="3356C75F" w:rsidR="00CD2351" w:rsidRDefault="00CD2351" w:rsidP="004455F1">
            <w:pPr>
              <w:ind w:firstLine="0"/>
              <w:jc w:val="center"/>
            </w:pPr>
            <w:r>
              <w:t>No</w:t>
            </w:r>
          </w:p>
        </w:tc>
        <w:tc>
          <w:tcPr>
            <w:tcW w:w="2108" w:type="dxa"/>
            <w:vMerge w:val="restart"/>
            <w:tcBorders>
              <w:top w:val="single" w:sz="4" w:space="0" w:color="auto"/>
            </w:tcBorders>
          </w:tcPr>
          <w:p w14:paraId="5A0B8E07" w14:textId="3CE7CADD" w:rsidR="00CD2351" w:rsidRDefault="00CD2351" w:rsidP="00CD2351">
            <w:pPr>
              <w:ind w:firstLine="0"/>
            </w:pPr>
            <w:r>
              <w:t>Kegiatan</w:t>
            </w:r>
          </w:p>
        </w:tc>
        <w:tc>
          <w:tcPr>
            <w:tcW w:w="4965" w:type="dxa"/>
            <w:gridSpan w:val="10"/>
            <w:tcBorders>
              <w:top w:val="single" w:sz="4" w:space="0" w:color="auto"/>
              <w:bottom w:val="single" w:sz="4" w:space="0" w:color="auto"/>
            </w:tcBorders>
          </w:tcPr>
          <w:p w14:paraId="180164EB" w14:textId="5804522A" w:rsidR="00CD2351" w:rsidRDefault="00CD2351" w:rsidP="00CD2351">
            <w:pPr>
              <w:ind w:firstLine="0"/>
              <w:jc w:val="center"/>
            </w:pPr>
            <w:r>
              <w:t>Minggu ke-</w:t>
            </w:r>
          </w:p>
        </w:tc>
      </w:tr>
      <w:tr w:rsidR="00CD2351" w14:paraId="7D0B123E" w14:textId="77777777" w:rsidTr="00A9254F">
        <w:trPr>
          <w:jc w:val="center"/>
        </w:trPr>
        <w:tc>
          <w:tcPr>
            <w:tcW w:w="865" w:type="dxa"/>
            <w:vMerge/>
            <w:tcBorders>
              <w:bottom w:val="single" w:sz="4" w:space="0" w:color="auto"/>
            </w:tcBorders>
          </w:tcPr>
          <w:p w14:paraId="17C653C5" w14:textId="4D370660" w:rsidR="00CD2351" w:rsidRDefault="00CD2351" w:rsidP="004455F1">
            <w:pPr>
              <w:ind w:firstLine="0"/>
              <w:jc w:val="center"/>
            </w:pPr>
          </w:p>
        </w:tc>
        <w:tc>
          <w:tcPr>
            <w:tcW w:w="2108" w:type="dxa"/>
            <w:vMerge/>
            <w:tcBorders>
              <w:bottom w:val="single" w:sz="4" w:space="0" w:color="auto"/>
            </w:tcBorders>
          </w:tcPr>
          <w:p w14:paraId="2E8865D0" w14:textId="08234C69" w:rsidR="00CD2351" w:rsidRDefault="00CD2351" w:rsidP="00CD2351">
            <w:pPr>
              <w:ind w:firstLine="0"/>
            </w:pPr>
          </w:p>
        </w:tc>
        <w:tc>
          <w:tcPr>
            <w:tcW w:w="476" w:type="dxa"/>
            <w:tcBorders>
              <w:top w:val="single" w:sz="4" w:space="0" w:color="auto"/>
              <w:bottom w:val="single" w:sz="4" w:space="0" w:color="auto"/>
            </w:tcBorders>
          </w:tcPr>
          <w:p w14:paraId="41B6ADB6" w14:textId="1EEB4B6D" w:rsidR="00CD2351" w:rsidRDefault="00CD2351" w:rsidP="004455F1">
            <w:pPr>
              <w:ind w:firstLine="0"/>
              <w:jc w:val="center"/>
            </w:pPr>
            <w:r>
              <w:t>1</w:t>
            </w:r>
          </w:p>
        </w:tc>
        <w:tc>
          <w:tcPr>
            <w:tcW w:w="476" w:type="dxa"/>
            <w:tcBorders>
              <w:top w:val="single" w:sz="4" w:space="0" w:color="auto"/>
              <w:bottom w:val="single" w:sz="4" w:space="0" w:color="auto"/>
            </w:tcBorders>
          </w:tcPr>
          <w:p w14:paraId="1832EE18" w14:textId="43B94AF5" w:rsidR="00CD2351" w:rsidRDefault="00CD2351" w:rsidP="004455F1">
            <w:pPr>
              <w:ind w:firstLine="0"/>
              <w:jc w:val="center"/>
            </w:pPr>
            <w:r>
              <w:t>2</w:t>
            </w:r>
          </w:p>
        </w:tc>
        <w:tc>
          <w:tcPr>
            <w:tcW w:w="476" w:type="dxa"/>
            <w:tcBorders>
              <w:top w:val="single" w:sz="4" w:space="0" w:color="auto"/>
              <w:bottom w:val="single" w:sz="4" w:space="0" w:color="auto"/>
            </w:tcBorders>
          </w:tcPr>
          <w:p w14:paraId="74E4D36D" w14:textId="367D7D99" w:rsidR="00CD2351" w:rsidRDefault="00CD2351" w:rsidP="004455F1">
            <w:pPr>
              <w:ind w:firstLine="0"/>
              <w:jc w:val="center"/>
            </w:pPr>
            <w:r>
              <w:t>3</w:t>
            </w:r>
          </w:p>
        </w:tc>
        <w:tc>
          <w:tcPr>
            <w:tcW w:w="477" w:type="dxa"/>
            <w:tcBorders>
              <w:top w:val="single" w:sz="4" w:space="0" w:color="auto"/>
              <w:bottom w:val="single" w:sz="4" w:space="0" w:color="auto"/>
            </w:tcBorders>
          </w:tcPr>
          <w:p w14:paraId="098FEC18" w14:textId="074817A0" w:rsidR="00CD2351" w:rsidRDefault="00CD2351" w:rsidP="004455F1">
            <w:pPr>
              <w:ind w:firstLine="0"/>
              <w:jc w:val="center"/>
            </w:pPr>
            <w:r>
              <w:t>4</w:t>
            </w:r>
          </w:p>
        </w:tc>
        <w:tc>
          <w:tcPr>
            <w:tcW w:w="476" w:type="dxa"/>
            <w:tcBorders>
              <w:top w:val="single" w:sz="4" w:space="0" w:color="auto"/>
              <w:bottom w:val="single" w:sz="4" w:space="0" w:color="auto"/>
            </w:tcBorders>
          </w:tcPr>
          <w:p w14:paraId="716112FB" w14:textId="73BEFBB6" w:rsidR="00CD2351" w:rsidRDefault="00CD2351" w:rsidP="004455F1">
            <w:pPr>
              <w:ind w:firstLine="0"/>
              <w:jc w:val="center"/>
            </w:pPr>
            <w:r>
              <w:t>5</w:t>
            </w:r>
          </w:p>
        </w:tc>
        <w:tc>
          <w:tcPr>
            <w:tcW w:w="476" w:type="dxa"/>
            <w:tcBorders>
              <w:top w:val="single" w:sz="4" w:space="0" w:color="auto"/>
              <w:bottom w:val="single" w:sz="4" w:space="0" w:color="auto"/>
            </w:tcBorders>
          </w:tcPr>
          <w:p w14:paraId="34222537" w14:textId="00CB63DE" w:rsidR="00CD2351" w:rsidRDefault="00CD2351" w:rsidP="004455F1">
            <w:pPr>
              <w:ind w:firstLine="0"/>
              <w:jc w:val="center"/>
            </w:pPr>
            <w:r>
              <w:t>6</w:t>
            </w:r>
          </w:p>
        </w:tc>
        <w:tc>
          <w:tcPr>
            <w:tcW w:w="476" w:type="dxa"/>
            <w:tcBorders>
              <w:top w:val="single" w:sz="4" w:space="0" w:color="auto"/>
              <w:bottom w:val="single" w:sz="4" w:space="0" w:color="auto"/>
            </w:tcBorders>
          </w:tcPr>
          <w:p w14:paraId="1CFA768A" w14:textId="15C2DABF" w:rsidR="00CD2351" w:rsidRDefault="00CD2351" w:rsidP="004455F1">
            <w:pPr>
              <w:ind w:firstLine="0"/>
              <w:jc w:val="center"/>
            </w:pPr>
            <w:r>
              <w:t>7</w:t>
            </w:r>
          </w:p>
        </w:tc>
        <w:tc>
          <w:tcPr>
            <w:tcW w:w="477" w:type="dxa"/>
            <w:tcBorders>
              <w:top w:val="single" w:sz="4" w:space="0" w:color="auto"/>
              <w:bottom w:val="single" w:sz="4" w:space="0" w:color="auto"/>
            </w:tcBorders>
          </w:tcPr>
          <w:p w14:paraId="4FA25184" w14:textId="6F4E9379" w:rsidR="00CD2351" w:rsidRDefault="00CD2351" w:rsidP="004455F1">
            <w:pPr>
              <w:ind w:firstLine="0"/>
              <w:jc w:val="center"/>
            </w:pPr>
            <w:r>
              <w:t>8</w:t>
            </w:r>
          </w:p>
        </w:tc>
        <w:tc>
          <w:tcPr>
            <w:tcW w:w="476" w:type="dxa"/>
            <w:tcBorders>
              <w:top w:val="single" w:sz="4" w:space="0" w:color="auto"/>
              <w:bottom w:val="single" w:sz="4" w:space="0" w:color="auto"/>
            </w:tcBorders>
          </w:tcPr>
          <w:p w14:paraId="211E1670" w14:textId="347C763E" w:rsidR="00CD2351" w:rsidRDefault="00CD2351" w:rsidP="004455F1">
            <w:pPr>
              <w:ind w:firstLine="0"/>
              <w:jc w:val="center"/>
            </w:pPr>
            <w:r>
              <w:t>9</w:t>
            </w:r>
          </w:p>
        </w:tc>
        <w:tc>
          <w:tcPr>
            <w:tcW w:w="679" w:type="dxa"/>
            <w:tcBorders>
              <w:top w:val="single" w:sz="4" w:space="0" w:color="auto"/>
              <w:bottom w:val="single" w:sz="4" w:space="0" w:color="auto"/>
            </w:tcBorders>
          </w:tcPr>
          <w:p w14:paraId="1A4F863B" w14:textId="5B07617A" w:rsidR="00CD2351" w:rsidRDefault="00CD2351" w:rsidP="004455F1">
            <w:pPr>
              <w:ind w:firstLine="0"/>
              <w:jc w:val="center"/>
            </w:pPr>
            <w:r>
              <w:t>10</w:t>
            </w:r>
          </w:p>
        </w:tc>
      </w:tr>
      <w:tr w:rsidR="00CD2351" w14:paraId="360E0880" w14:textId="77777777" w:rsidTr="00A9254F">
        <w:trPr>
          <w:jc w:val="center"/>
        </w:trPr>
        <w:tc>
          <w:tcPr>
            <w:tcW w:w="865" w:type="dxa"/>
            <w:tcBorders>
              <w:top w:val="single" w:sz="4" w:space="0" w:color="auto"/>
            </w:tcBorders>
          </w:tcPr>
          <w:p w14:paraId="2CC7DF38" w14:textId="6802E887" w:rsidR="00CD2351" w:rsidRDefault="00CD2351" w:rsidP="004455F1">
            <w:pPr>
              <w:ind w:firstLine="0"/>
              <w:jc w:val="center"/>
            </w:pPr>
            <w:r>
              <w:t>1</w:t>
            </w:r>
          </w:p>
        </w:tc>
        <w:tc>
          <w:tcPr>
            <w:tcW w:w="2108" w:type="dxa"/>
            <w:tcBorders>
              <w:top w:val="single" w:sz="4" w:space="0" w:color="auto"/>
            </w:tcBorders>
          </w:tcPr>
          <w:p w14:paraId="0ACB2337" w14:textId="6365B017" w:rsidR="00CD2351" w:rsidRDefault="00CD2351" w:rsidP="004455F1">
            <w:pPr>
              <w:ind w:firstLine="0"/>
              <w:jc w:val="left"/>
            </w:pPr>
            <w:r>
              <w:t>Orientasi dan perkenalan</w:t>
            </w:r>
          </w:p>
        </w:tc>
        <w:tc>
          <w:tcPr>
            <w:tcW w:w="476" w:type="dxa"/>
            <w:tcBorders>
              <w:top w:val="single" w:sz="4" w:space="0" w:color="auto"/>
            </w:tcBorders>
            <w:shd w:val="clear" w:color="auto" w:fill="000000" w:themeFill="text1"/>
          </w:tcPr>
          <w:p w14:paraId="2E12AD7A" w14:textId="77777777" w:rsidR="00CD2351" w:rsidRDefault="00CD2351" w:rsidP="00CD2351">
            <w:pPr>
              <w:ind w:firstLine="0"/>
            </w:pPr>
          </w:p>
        </w:tc>
        <w:tc>
          <w:tcPr>
            <w:tcW w:w="476" w:type="dxa"/>
            <w:tcBorders>
              <w:top w:val="single" w:sz="4" w:space="0" w:color="auto"/>
            </w:tcBorders>
          </w:tcPr>
          <w:p w14:paraId="1D95F983" w14:textId="77777777" w:rsidR="00CD2351" w:rsidRDefault="00CD2351" w:rsidP="00CD2351">
            <w:pPr>
              <w:ind w:firstLine="0"/>
            </w:pPr>
          </w:p>
        </w:tc>
        <w:tc>
          <w:tcPr>
            <w:tcW w:w="476" w:type="dxa"/>
            <w:tcBorders>
              <w:top w:val="single" w:sz="4" w:space="0" w:color="auto"/>
            </w:tcBorders>
          </w:tcPr>
          <w:p w14:paraId="1D91E86A" w14:textId="77777777" w:rsidR="00CD2351" w:rsidRDefault="00CD2351" w:rsidP="00CD2351">
            <w:pPr>
              <w:ind w:firstLine="0"/>
            </w:pPr>
          </w:p>
        </w:tc>
        <w:tc>
          <w:tcPr>
            <w:tcW w:w="477" w:type="dxa"/>
            <w:tcBorders>
              <w:top w:val="single" w:sz="4" w:space="0" w:color="auto"/>
            </w:tcBorders>
          </w:tcPr>
          <w:p w14:paraId="018DEB7A" w14:textId="77777777" w:rsidR="00CD2351" w:rsidRDefault="00CD2351" w:rsidP="00CD2351">
            <w:pPr>
              <w:ind w:firstLine="0"/>
            </w:pPr>
          </w:p>
        </w:tc>
        <w:tc>
          <w:tcPr>
            <w:tcW w:w="476" w:type="dxa"/>
            <w:tcBorders>
              <w:top w:val="single" w:sz="4" w:space="0" w:color="auto"/>
            </w:tcBorders>
          </w:tcPr>
          <w:p w14:paraId="3C8F46F1" w14:textId="77777777" w:rsidR="00CD2351" w:rsidRDefault="00CD2351" w:rsidP="00CD2351">
            <w:pPr>
              <w:ind w:firstLine="0"/>
            </w:pPr>
          </w:p>
        </w:tc>
        <w:tc>
          <w:tcPr>
            <w:tcW w:w="476" w:type="dxa"/>
            <w:tcBorders>
              <w:top w:val="single" w:sz="4" w:space="0" w:color="auto"/>
            </w:tcBorders>
          </w:tcPr>
          <w:p w14:paraId="5FA1580D" w14:textId="77777777" w:rsidR="00CD2351" w:rsidRDefault="00CD2351" w:rsidP="00CD2351">
            <w:pPr>
              <w:ind w:firstLine="0"/>
            </w:pPr>
          </w:p>
        </w:tc>
        <w:tc>
          <w:tcPr>
            <w:tcW w:w="476" w:type="dxa"/>
            <w:tcBorders>
              <w:top w:val="single" w:sz="4" w:space="0" w:color="auto"/>
            </w:tcBorders>
          </w:tcPr>
          <w:p w14:paraId="4BBBE17C" w14:textId="77777777" w:rsidR="00CD2351" w:rsidRDefault="00CD2351" w:rsidP="00CD2351">
            <w:pPr>
              <w:ind w:firstLine="0"/>
            </w:pPr>
          </w:p>
        </w:tc>
        <w:tc>
          <w:tcPr>
            <w:tcW w:w="477" w:type="dxa"/>
            <w:tcBorders>
              <w:top w:val="single" w:sz="4" w:space="0" w:color="auto"/>
            </w:tcBorders>
          </w:tcPr>
          <w:p w14:paraId="01C62812" w14:textId="77777777" w:rsidR="00CD2351" w:rsidRDefault="00CD2351" w:rsidP="00CD2351">
            <w:pPr>
              <w:ind w:firstLine="0"/>
            </w:pPr>
          </w:p>
        </w:tc>
        <w:tc>
          <w:tcPr>
            <w:tcW w:w="476" w:type="dxa"/>
            <w:tcBorders>
              <w:top w:val="single" w:sz="4" w:space="0" w:color="auto"/>
            </w:tcBorders>
          </w:tcPr>
          <w:p w14:paraId="29FBDBBC" w14:textId="77777777" w:rsidR="00CD2351" w:rsidRDefault="00CD2351" w:rsidP="00CD2351">
            <w:pPr>
              <w:ind w:firstLine="0"/>
            </w:pPr>
          </w:p>
        </w:tc>
        <w:tc>
          <w:tcPr>
            <w:tcW w:w="679" w:type="dxa"/>
            <w:tcBorders>
              <w:top w:val="single" w:sz="4" w:space="0" w:color="auto"/>
            </w:tcBorders>
          </w:tcPr>
          <w:p w14:paraId="3E2980AF" w14:textId="77777777" w:rsidR="00CD2351" w:rsidRDefault="00CD2351" w:rsidP="00CD2351">
            <w:pPr>
              <w:ind w:firstLine="0"/>
            </w:pPr>
          </w:p>
        </w:tc>
      </w:tr>
      <w:tr w:rsidR="00CD2351" w14:paraId="3A196F33" w14:textId="77777777" w:rsidTr="00A9254F">
        <w:trPr>
          <w:jc w:val="center"/>
        </w:trPr>
        <w:tc>
          <w:tcPr>
            <w:tcW w:w="865" w:type="dxa"/>
          </w:tcPr>
          <w:p w14:paraId="5368F25C" w14:textId="4F214BEE" w:rsidR="00CD2351" w:rsidRDefault="00CD2351" w:rsidP="004455F1">
            <w:pPr>
              <w:ind w:firstLine="0"/>
              <w:jc w:val="center"/>
            </w:pPr>
            <w:r>
              <w:t>2</w:t>
            </w:r>
          </w:p>
        </w:tc>
        <w:tc>
          <w:tcPr>
            <w:tcW w:w="2108" w:type="dxa"/>
          </w:tcPr>
          <w:p w14:paraId="7C26A7C8" w14:textId="2E0F15D4" w:rsidR="00CD2351" w:rsidRDefault="00CD2351" w:rsidP="004455F1">
            <w:pPr>
              <w:ind w:firstLine="0"/>
              <w:jc w:val="left"/>
            </w:pPr>
            <w:r>
              <w:t>Perencanaan tugas di instansi</w:t>
            </w:r>
          </w:p>
        </w:tc>
        <w:tc>
          <w:tcPr>
            <w:tcW w:w="476" w:type="dxa"/>
          </w:tcPr>
          <w:p w14:paraId="71FFA73A" w14:textId="77777777" w:rsidR="00CD2351" w:rsidRDefault="00CD2351" w:rsidP="00CD2351">
            <w:pPr>
              <w:ind w:firstLine="0"/>
            </w:pPr>
          </w:p>
        </w:tc>
        <w:tc>
          <w:tcPr>
            <w:tcW w:w="476" w:type="dxa"/>
            <w:shd w:val="clear" w:color="auto" w:fill="000000" w:themeFill="text1"/>
          </w:tcPr>
          <w:p w14:paraId="77BF5AC5" w14:textId="77777777" w:rsidR="00CD2351" w:rsidRDefault="00CD2351" w:rsidP="00CD2351">
            <w:pPr>
              <w:ind w:firstLine="0"/>
            </w:pPr>
          </w:p>
        </w:tc>
        <w:tc>
          <w:tcPr>
            <w:tcW w:w="476" w:type="dxa"/>
          </w:tcPr>
          <w:p w14:paraId="030A3DC4" w14:textId="77777777" w:rsidR="00CD2351" w:rsidRDefault="00CD2351" w:rsidP="00CD2351">
            <w:pPr>
              <w:ind w:firstLine="0"/>
            </w:pPr>
          </w:p>
        </w:tc>
        <w:tc>
          <w:tcPr>
            <w:tcW w:w="477" w:type="dxa"/>
          </w:tcPr>
          <w:p w14:paraId="3AF047F8" w14:textId="77777777" w:rsidR="00CD2351" w:rsidRDefault="00CD2351" w:rsidP="00CD2351">
            <w:pPr>
              <w:ind w:firstLine="0"/>
            </w:pPr>
          </w:p>
        </w:tc>
        <w:tc>
          <w:tcPr>
            <w:tcW w:w="476" w:type="dxa"/>
          </w:tcPr>
          <w:p w14:paraId="2F05BEAD" w14:textId="77777777" w:rsidR="00CD2351" w:rsidRDefault="00CD2351" w:rsidP="00CD2351">
            <w:pPr>
              <w:ind w:firstLine="0"/>
            </w:pPr>
          </w:p>
        </w:tc>
        <w:tc>
          <w:tcPr>
            <w:tcW w:w="476" w:type="dxa"/>
          </w:tcPr>
          <w:p w14:paraId="0A70CB91" w14:textId="77777777" w:rsidR="00CD2351" w:rsidRDefault="00CD2351" w:rsidP="00CD2351">
            <w:pPr>
              <w:ind w:firstLine="0"/>
            </w:pPr>
          </w:p>
        </w:tc>
        <w:tc>
          <w:tcPr>
            <w:tcW w:w="476" w:type="dxa"/>
          </w:tcPr>
          <w:p w14:paraId="243E2F8D" w14:textId="77777777" w:rsidR="00CD2351" w:rsidRDefault="00CD2351" w:rsidP="00CD2351">
            <w:pPr>
              <w:ind w:firstLine="0"/>
            </w:pPr>
          </w:p>
        </w:tc>
        <w:tc>
          <w:tcPr>
            <w:tcW w:w="477" w:type="dxa"/>
          </w:tcPr>
          <w:p w14:paraId="00B2FEB5" w14:textId="77777777" w:rsidR="00CD2351" w:rsidRDefault="00CD2351" w:rsidP="00CD2351">
            <w:pPr>
              <w:ind w:firstLine="0"/>
            </w:pPr>
          </w:p>
        </w:tc>
        <w:tc>
          <w:tcPr>
            <w:tcW w:w="476" w:type="dxa"/>
          </w:tcPr>
          <w:p w14:paraId="6DE207FE" w14:textId="77777777" w:rsidR="00CD2351" w:rsidRDefault="00CD2351" w:rsidP="00CD2351">
            <w:pPr>
              <w:ind w:firstLine="0"/>
            </w:pPr>
          </w:p>
        </w:tc>
        <w:tc>
          <w:tcPr>
            <w:tcW w:w="679" w:type="dxa"/>
          </w:tcPr>
          <w:p w14:paraId="13599BDB" w14:textId="77777777" w:rsidR="00CD2351" w:rsidRDefault="00CD2351" w:rsidP="00CD2351">
            <w:pPr>
              <w:ind w:firstLine="0"/>
            </w:pPr>
          </w:p>
        </w:tc>
      </w:tr>
      <w:tr w:rsidR="00CD2351" w14:paraId="08AD35B8" w14:textId="77777777" w:rsidTr="00A9254F">
        <w:trPr>
          <w:jc w:val="center"/>
        </w:trPr>
        <w:tc>
          <w:tcPr>
            <w:tcW w:w="865" w:type="dxa"/>
          </w:tcPr>
          <w:p w14:paraId="03A51A3D" w14:textId="77F2987A" w:rsidR="00CD2351" w:rsidRDefault="00CD2351" w:rsidP="004455F1">
            <w:pPr>
              <w:ind w:firstLine="0"/>
              <w:jc w:val="center"/>
            </w:pPr>
            <w:r>
              <w:t>3</w:t>
            </w:r>
          </w:p>
        </w:tc>
        <w:tc>
          <w:tcPr>
            <w:tcW w:w="2108" w:type="dxa"/>
          </w:tcPr>
          <w:p w14:paraId="6FEC4EA7" w14:textId="7D408688" w:rsidR="00CD2351" w:rsidRDefault="004455F1" w:rsidP="004455F1">
            <w:pPr>
              <w:ind w:firstLine="0"/>
              <w:jc w:val="left"/>
            </w:pPr>
            <w:r>
              <w:t xml:space="preserve">Pengamatan </w:t>
            </w:r>
            <w:r w:rsidR="00CD2351">
              <w:t>potensi</w:t>
            </w:r>
            <w:r>
              <w:t xml:space="preserve"> KDS</w:t>
            </w:r>
          </w:p>
        </w:tc>
        <w:tc>
          <w:tcPr>
            <w:tcW w:w="476" w:type="dxa"/>
          </w:tcPr>
          <w:p w14:paraId="57925B39" w14:textId="77777777" w:rsidR="00CD2351" w:rsidRDefault="00CD2351" w:rsidP="00CD2351">
            <w:pPr>
              <w:ind w:firstLine="0"/>
            </w:pPr>
          </w:p>
        </w:tc>
        <w:tc>
          <w:tcPr>
            <w:tcW w:w="476" w:type="dxa"/>
          </w:tcPr>
          <w:p w14:paraId="24C26B9B" w14:textId="77777777" w:rsidR="00CD2351" w:rsidRDefault="00CD2351" w:rsidP="00CD2351">
            <w:pPr>
              <w:ind w:firstLine="0"/>
            </w:pPr>
          </w:p>
        </w:tc>
        <w:tc>
          <w:tcPr>
            <w:tcW w:w="476" w:type="dxa"/>
            <w:shd w:val="clear" w:color="auto" w:fill="000000" w:themeFill="text1"/>
          </w:tcPr>
          <w:p w14:paraId="51A6E13D" w14:textId="77777777" w:rsidR="00CD2351" w:rsidRDefault="00CD2351" w:rsidP="00CD2351">
            <w:pPr>
              <w:ind w:firstLine="0"/>
            </w:pPr>
          </w:p>
        </w:tc>
        <w:tc>
          <w:tcPr>
            <w:tcW w:w="477" w:type="dxa"/>
          </w:tcPr>
          <w:p w14:paraId="0A1BC964" w14:textId="77777777" w:rsidR="00CD2351" w:rsidRDefault="00CD2351" w:rsidP="00CD2351">
            <w:pPr>
              <w:ind w:firstLine="0"/>
            </w:pPr>
          </w:p>
        </w:tc>
        <w:tc>
          <w:tcPr>
            <w:tcW w:w="476" w:type="dxa"/>
          </w:tcPr>
          <w:p w14:paraId="6709A7D7" w14:textId="77777777" w:rsidR="00CD2351" w:rsidRDefault="00CD2351" w:rsidP="00CD2351">
            <w:pPr>
              <w:ind w:firstLine="0"/>
            </w:pPr>
          </w:p>
        </w:tc>
        <w:tc>
          <w:tcPr>
            <w:tcW w:w="476" w:type="dxa"/>
          </w:tcPr>
          <w:p w14:paraId="7878CAE1" w14:textId="77777777" w:rsidR="00CD2351" w:rsidRDefault="00CD2351" w:rsidP="00CD2351">
            <w:pPr>
              <w:ind w:firstLine="0"/>
            </w:pPr>
          </w:p>
        </w:tc>
        <w:tc>
          <w:tcPr>
            <w:tcW w:w="476" w:type="dxa"/>
          </w:tcPr>
          <w:p w14:paraId="4D0C0988" w14:textId="77777777" w:rsidR="00CD2351" w:rsidRDefault="00CD2351" w:rsidP="00CD2351">
            <w:pPr>
              <w:ind w:firstLine="0"/>
            </w:pPr>
          </w:p>
        </w:tc>
        <w:tc>
          <w:tcPr>
            <w:tcW w:w="477" w:type="dxa"/>
          </w:tcPr>
          <w:p w14:paraId="61D6808B" w14:textId="77777777" w:rsidR="00CD2351" w:rsidRDefault="00CD2351" w:rsidP="00CD2351">
            <w:pPr>
              <w:ind w:firstLine="0"/>
            </w:pPr>
          </w:p>
        </w:tc>
        <w:tc>
          <w:tcPr>
            <w:tcW w:w="476" w:type="dxa"/>
          </w:tcPr>
          <w:p w14:paraId="7D0E420A" w14:textId="77777777" w:rsidR="00CD2351" w:rsidRDefault="00CD2351" w:rsidP="00CD2351">
            <w:pPr>
              <w:ind w:firstLine="0"/>
            </w:pPr>
          </w:p>
        </w:tc>
        <w:tc>
          <w:tcPr>
            <w:tcW w:w="679" w:type="dxa"/>
          </w:tcPr>
          <w:p w14:paraId="270868E7" w14:textId="77777777" w:rsidR="00CD2351" w:rsidRDefault="00CD2351" w:rsidP="00CD2351">
            <w:pPr>
              <w:ind w:firstLine="0"/>
            </w:pPr>
          </w:p>
        </w:tc>
      </w:tr>
      <w:tr w:rsidR="004455F1" w14:paraId="7E82CE50" w14:textId="77777777" w:rsidTr="00A9254F">
        <w:trPr>
          <w:jc w:val="center"/>
        </w:trPr>
        <w:tc>
          <w:tcPr>
            <w:tcW w:w="865" w:type="dxa"/>
          </w:tcPr>
          <w:p w14:paraId="68BF64F8" w14:textId="7B31E22C" w:rsidR="004455F1" w:rsidRDefault="004455F1" w:rsidP="004455F1">
            <w:pPr>
              <w:ind w:firstLine="0"/>
              <w:jc w:val="center"/>
            </w:pPr>
            <w:r>
              <w:t>4</w:t>
            </w:r>
          </w:p>
        </w:tc>
        <w:tc>
          <w:tcPr>
            <w:tcW w:w="2108" w:type="dxa"/>
          </w:tcPr>
          <w:p w14:paraId="11917E4D" w14:textId="5CDE215A" w:rsidR="004455F1" w:rsidRDefault="004455F1" w:rsidP="004455F1">
            <w:pPr>
              <w:ind w:firstLine="0"/>
              <w:jc w:val="left"/>
            </w:pPr>
            <w:r>
              <w:t>Pengumpulan data primer</w:t>
            </w:r>
          </w:p>
        </w:tc>
        <w:tc>
          <w:tcPr>
            <w:tcW w:w="476" w:type="dxa"/>
          </w:tcPr>
          <w:p w14:paraId="15A6FB49" w14:textId="77777777" w:rsidR="004455F1" w:rsidRDefault="004455F1" w:rsidP="00CD2351">
            <w:pPr>
              <w:ind w:firstLine="0"/>
            </w:pPr>
          </w:p>
        </w:tc>
        <w:tc>
          <w:tcPr>
            <w:tcW w:w="476" w:type="dxa"/>
          </w:tcPr>
          <w:p w14:paraId="4202D28C" w14:textId="77777777" w:rsidR="004455F1" w:rsidRDefault="004455F1" w:rsidP="00CD2351">
            <w:pPr>
              <w:ind w:firstLine="0"/>
            </w:pPr>
          </w:p>
        </w:tc>
        <w:tc>
          <w:tcPr>
            <w:tcW w:w="476" w:type="dxa"/>
          </w:tcPr>
          <w:p w14:paraId="01541317" w14:textId="77777777" w:rsidR="004455F1" w:rsidRDefault="004455F1" w:rsidP="00CD2351">
            <w:pPr>
              <w:ind w:firstLine="0"/>
            </w:pPr>
          </w:p>
        </w:tc>
        <w:tc>
          <w:tcPr>
            <w:tcW w:w="477" w:type="dxa"/>
            <w:shd w:val="clear" w:color="auto" w:fill="000000" w:themeFill="text1"/>
          </w:tcPr>
          <w:p w14:paraId="116CFEBF" w14:textId="77777777" w:rsidR="004455F1" w:rsidRDefault="004455F1" w:rsidP="00CD2351">
            <w:pPr>
              <w:ind w:firstLine="0"/>
            </w:pPr>
          </w:p>
        </w:tc>
        <w:tc>
          <w:tcPr>
            <w:tcW w:w="476" w:type="dxa"/>
          </w:tcPr>
          <w:p w14:paraId="1D75B15E" w14:textId="77777777" w:rsidR="004455F1" w:rsidRDefault="004455F1" w:rsidP="00CD2351">
            <w:pPr>
              <w:ind w:firstLine="0"/>
            </w:pPr>
          </w:p>
        </w:tc>
        <w:tc>
          <w:tcPr>
            <w:tcW w:w="476" w:type="dxa"/>
          </w:tcPr>
          <w:p w14:paraId="4722292B" w14:textId="77777777" w:rsidR="004455F1" w:rsidRDefault="004455F1" w:rsidP="00CD2351">
            <w:pPr>
              <w:ind w:firstLine="0"/>
            </w:pPr>
          </w:p>
        </w:tc>
        <w:tc>
          <w:tcPr>
            <w:tcW w:w="476" w:type="dxa"/>
          </w:tcPr>
          <w:p w14:paraId="049239CB" w14:textId="77777777" w:rsidR="004455F1" w:rsidRDefault="004455F1" w:rsidP="00CD2351">
            <w:pPr>
              <w:ind w:firstLine="0"/>
            </w:pPr>
          </w:p>
        </w:tc>
        <w:tc>
          <w:tcPr>
            <w:tcW w:w="477" w:type="dxa"/>
          </w:tcPr>
          <w:p w14:paraId="78BFD066" w14:textId="77777777" w:rsidR="004455F1" w:rsidRDefault="004455F1" w:rsidP="00CD2351">
            <w:pPr>
              <w:ind w:firstLine="0"/>
            </w:pPr>
          </w:p>
        </w:tc>
        <w:tc>
          <w:tcPr>
            <w:tcW w:w="476" w:type="dxa"/>
          </w:tcPr>
          <w:p w14:paraId="71AAC6F9" w14:textId="77777777" w:rsidR="004455F1" w:rsidRDefault="004455F1" w:rsidP="00CD2351">
            <w:pPr>
              <w:ind w:firstLine="0"/>
            </w:pPr>
          </w:p>
        </w:tc>
        <w:tc>
          <w:tcPr>
            <w:tcW w:w="679" w:type="dxa"/>
          </w:tcPr>
          <w:p w14:paraId="3FA02A47" w14:textId="77777777" w:rsidR="004455F1" w:rsidRDefault="004455F1" w:rsidP="00CD2351">
            <w:pPr>
              <w:ind w:firstLine="0"/>
            </w:pPr>
          </w:p>
        </w:tc>
      </w:tr>
      <w:tr w:rsidR="004455F1" w14:paraId="0422B75A" w14:textId="77777777" w:rsidTr="00A9254F">
        <w:trPr>
          <w:jc w:val="center"/>
        </w:trPr>
        <w:tc>
          <w:tcPr>
            <w:tcW w:w="865" w:type="dxa"/>
          </w:tcPr>
          <w:p w14:paraId="65C00C9C" w14:textId="5822035C" w:rsidR="004455F1" w:rsidRDefault="004455F1" w:rsidP="004455F1">
            <w:pPr>
              <w:ind w:firstLine="0"/>
              <w:jc w:val="center"/>
            </w:pPr>
            <w:r>
              <w:t>5</w:t>
            </w:r>
          </w:p>
        </w:tc>
        <w:tc>
          <w:tcPr>
            <w:tcW w:w="2108" w:type="dxa"/>
          </w:tcPr>
          <w:p w14:paraId="13B09DA2" w14:textId="6276681A" w:rsidR="004455F1" w:rsidRDefault="004455F1" w:rsidP="004455F1">
            <w:pPr>
              <w:ind w:firstLine="0"/>
              <w:jc w:val="left"/>
            </w:pPr>
            <w:r>
              <w:t>Pelaksanaan pembangunan infrastruktur</w:t>
            </w:r>
          </w:p>
        </w:tc>
        <w:tc>
          <w:tcPr>
            <w:tcW w:w="476" w:type="dxa"/>
          </w:tcPr>
          <w:p w14:paraId="799C04F9" w14:textId="77777777" w:rsidR="004455F1" w:rsidRDefault="004455F1" w:rsidP="00CD2351">
            <w:pPr>
              <w:ind w:firstLine="0"/>
            </w:pPr>
          </w:p>
        </w:tc>
        <w:tc>
          <w:tcPr>
            <w:tcW w:w="476" w:type="dxa"/>
          </w:tcPr>
          <w:p w14:paraId="7177BC57" w14:textId="77777777" w:rsidR="004455F1" w:rsidRDefault="004455F1" w:rsidP="00CD2351">
            <w:pPr>
              <w:ind w:firstLine="0"/>
            </w:pPr>
          </w:p>
        </w:tc>
        <w:tc>
          <w:tcPr>
            <w:tcW w:w="476" w:type="dxa"/>
          </w:tcPr>
          <w:p w14:paraId="1981476D" w14:textId="77777777" w:rsidR="004455F1" w:rsidRDefault="004455F1" w:rsidP="00CD2351">
            <w:pPr>
              <w:ind w:firstLine="0"/>
            </w:pPr>
          </w:p>
        </w:tc>
        <w:tc>
          <w:tcPr>
            <w:tcW w:w="477" w:type="dxa"/>
          </w:tcPr>
          <w:p w14:paraId="0F9DD0C8" w14:textId="77777777" w:rsidR="004455F1" w:rsidRDefault="004455F1" w:rsidP="00CD2351">
            <w:pPr>
              <w:ind w:firstLine="0"/>
            </w:pPr>
          </w:p>
        </w:tc>
        <w:tc>
          <w:tcPr>
            <w:tcW w:w="476" w:type="dxa"/>
            <w:shd w:val="clear" w:color="auto" w:fill="000000" w:themeFill="text1"/>
          </w:tcPr>
          <w:p w14:paraId="345F3444" w14:textId="77777777" w:rsidR="004455F1" w:rsidRDefault="004455F1" w:rsidP="00CD2351">
            <w:pPr>
              <w:ind w:firstLine="0"/>
            </w:pPr>
          </w:p>
        </w:tc>
        <w:tc>
          <w:tcPr>
            <w:tcW w:w="476" w:type="dxa"/>
            <w:shd w:val="clear" w:color="auto" w:fill="000000" w:themeFill="text1"/>
          </w:tcPr>
          <w:p w14:paraId="4364E39A" w14:textId="77777777" w:rsidR="004455F1" w:rsidRDefault="004455F1" w:rsidP="00CD2351">
            <w:pPr>
              <w:ind w:firstLine="0"/>
            </w:pPr>
          </w:p>
        </w:tc>
        <w:tc>
          <w:tcPr>
            <w:tcW w:w="476" w:type="dxa"/>
            <w:shd w:val="clear" w:color="auto" w:fill="000000" w:themeFill="text1"/>
          </w:tcPr>
          <w:p w14:paraId="107C6F0E" w14:textId="77777777" w:rsidR="004455F1" w:rsidRDefault="004455F1" w:rsidP="00CD2351">
            <w:pPr>
              <w:ind w:firstLine="0"/>
            </w:pPr>
          </w:p>
        </w:tc>
        <w:tc>
          <w:tcPr>
            <w:tcW w:w="477" w:type="dxa"/>
          </w:tcPr>
          <w:p w14:paraId="10BD12FA" w14:textId="77777777" w:rsidR="004455F1" w:rsidRDefault="004455F1" w:rsidP="00CD2351">
            <w:pPr>
              <w:ind w:firstLine="0"/>
            </w:pPr>
          </w:p>
        </w:tc>
        <w:tc>
          <w:tcPr>
            <w:tcW w:w="476" w:type="dxa"/>
          </w:tcPr>
          <w:p w14:paraId="408DBEB6" w14:textId="77777777" w:rsidR="004455F1" w:rsidRDefault="004455F1" w:rsidP="00CD2351">
            <w:pPr>
              <w:ind w:firstLine="0"/>
            </w:pPr>
          </w:p>
        </w:tc>
        <w:tc>
          <w:tcPr>
            <w:tcW w:w="679" w:type="dxa"/>
          </w:tcPr>
          <w:p w14:paraId="18DA274F" w14:textId="77777777" w:rsidR="004455F1" w:rsidRDefault="004455F1" w:rsidP="00CD2351">
            <w:pPr>
              <w:ind w:firstLine="0"/>
            </w:pPr>
          </w:p>
        </w:tc>
      </w:tr>
      <w:tr w:rsidR="004455F1" w14:paraId="1EFC512B" w14:textId="77777777" w:rsidTr="00A9254F">
        <w:trPr>
          <w:jc w:val="center"/>
        </w:trPr>
        <w:tc>
          <w:tcPr>
            <w:tcW w:w="865" w:type="dxa"/>
          </w:tcPr>
          <w:p w14:paraId="55F52BF7" w14:textId="47728231" w:rsidR="004455F1" w:rsidRDefault="004455F1" w:rsidP="004455F1">
            <w:pPr>
              <w:ind w:firstLine="0"/>
              <w:jc w:val="center"/>
            </w:pPr>
            <w:r>
              <w:t>6</w:t>
            </w:r>
          </w:p>
        </w:tc>
        <w:tc>
          <w:tcPr>
            <w:tcW w:w="2108" w:type="dxa"/>
          </w:tcPr>
          <w:p w14:paraId="39A4924D" w14:textId="075C7073" w:rsidR="004455F1" w:rsidRDefault="004455F1" w:rsidP="004455F1">
            <w:pPr>
              <w:ind w:firstLine="0"/>
              <w:jc w:val="left"/>
            </w:pPr>
            <w:r>
              <w:t>Evaluasi dan perbaikan</w:t>
            </w:r>
          </w:p>
        </w:tc>
        <w:tc>
          <w:tcPr>
            <w:tcW w:w="476" w:type="dxa"/>
          </w:tcPr>
          <w:p w14:paraId="798D5934" w14:textId="77777777" w:rsidR="004455F1" w:rsidRDefault="004455F1" w:rsidP="00CD2351">
            <w:pPr>
              <w:ind w:firstLine="0"/>
            </w:pPr>
          </w:p>
        </w:tc>
        <w:tc>
          <w:tcPr>
            <w:tcW w:w="476" w:type="dxa"/>
          </w:tcPr>
          <w:p w14:paraId="3EA419CD" w14:textId="77777777" w:rsidR="004455F1" w:rsidRDefault="004455F1" w:rsidP="00CD2351">
            <w:pPr>
              <w:ind w:firstLine="0"/>
            </w:pPr>
          </w:p>
        </w:tc>
        <w:tc>
          <w:tcPr>
            <w:tcW w:w="476" w:type="dxa"/>
          </w:tcPr>
          <w:p w14:paraId="387E9554" w14:textId="77777777" w:rsidR="004455F1" w:rsidRDefault="004455F1" w:rsidP="00CD2351">
            <w:pPr>
              <w:ind w:firstLine="0"/>
            </w:pPr>
          </w:p>
        </w:tc>
        <w:tc>
          <w:tcPr>
            <w:tcW w:w="477" w:type="dxa"/>
          </w:tcPr>
          <w:p w14:paraId="6B3398C5" w14:textId="77777777" w:rsidR="004455F1" w:rsidRDefault="004455F1" w:rsidP="00CD2351">
            <w:pPr>
              <w:ind w:firstLine="0"/>
            </w:pPr>
          </w:p>
        </w:tc>
        <w:tc>
          <w:tcPr>
            <w:tcW w:w="476" w:type="dxa"/>
          </w:tcPr>
          <w:p w14:paraId="3578B4EE" w14:textId="77777777" w:rsidR="004455F1" w:rsidRDefault="004455F1" w:rsidP="00CD2351">
            <w:pPr>
              <w:ind w:firstLine="0"/>
            </w:pPr>
          </w:p>
        </w:tc>
        <w:tc>
          <w:tcPr>
            <w:tcW w:w="476" w:type="dxa"/>
          </w:tcPr>
          <w:p w14:paraId="72C1CF92" w14:textId="77777777" w:rsidR="004455F1" w:rsidRDefault="004455F1" w:rsidP="00CD2351">
            <w:pPr>
              <w:ind w:firstLine="0"/>
            </w:pPr>
          </w:p>
        </w:tc>
        <w:tc>
          <w:tcPr>
            <w:tcW w:w="476" w:type="dxa"/>
          </w:tcPr>
          <w:p w14:paraId="10450E53" w14:textId="77777777" w:rsidR="004455F1" w:rsidRDefault="004455F1" w:rsidP="00CD2351">
            <w:pPr>
              <w:ind w:firstLine="0"/>
            </w:pPr>
          </w:p>
        </w:tc>
        <w:tc>
          <w:tcPr>
            <w:tcW w:w="477" w:type="dxa"/>
            <w:shd w:val="clear" w:color="auto" w:fill="000000" w:themeFill="text1"/>
          </w:tcPr>
          <w:p w14:paraId="44434A69" w14:textId="77777777" w:rsidR="004455F1" w:rsidRDefault="004455F1" w:rsidP="00CD2351">
            <w:pPr>
              <w:ind w:firstLine="0"/>
            </w:pPr>
          </w:p>
        </w:tc>
        <w:tc>
          <w:tcPr>
            <w:tcW w:w="476" w:type="dxa"/>
          </w:tcPr>
          <w:p w14:paraId="648A8A30" w14:textId="77777777" w:rsidR="004455F1" w:rsidRDefault="004455F1" w:rsidP="00CD2351">
            <w:pPr>
              <w:ind w:firstLine="0"/>
            </w:pPr>
          </w:p>
        </w:tc>
        <w:tc>
          <w:tcPr>
            <w:tcW w:w="679" w:type="dxa"/>
          </w:tcPr>
          <w:p w14:paraId="31E450CB" w14:textId="77777777" w:rsidR="004455F1" w:rsidRDefault="004455F1" w:rsidP="00CD2351">
            <w:pPr>
              <w:ind w:firstLine="0"/>
            </w:pPr>
          </w:p>
        </w:tc>
      </w:tr>
      <w:tr w:rsidR="004455F1" w14:paraId="73FE08FF" w14:textId="77777777" w:rsidTr="00A9254F">
        <w:trPr>
          <w:jc w:val="center"/>
        </w:trPr>
        <w:tc>
          <w:tcPr>
            <w:tcW w:w="865" w:type="dxa"/>
            <w:tcBorders>
              <w:bottom w:val="single" w:sz="4" w:space="0" w:color="auto"/>
            </w:tcBorders>
          </w:tcPr>
          <w:p w14:paraId="6150BCBA" w14:textId="16FE2E32" w:rsidR="004455F1" w:rsidRDefault="004455F1" w:rsidP="004455F1">
            <w:pPr>
              <w:ind w:firstLine="0"/>
              <w:jc w:val="center"/>
            </w:pPr>
            <w:r>
              <w:t>7</w:t>
            </w:r>
          </w:p>
        </w:tc>
        <w:tc>
          <w:tcPr>
            <w:tcW w:w="2108" w:type="dxa"/>
            <w:tcBorders>
              <w:bottom w:val="single" w:sz="4" w:space="0" w:color="auto"/>
            </w:tcBorders>
          </w:tcPr>
          <w:p w14:paraId="716523FA" w14:textId="630FCB37" w:rsidR="004455F1" w:rsidRDefault="004455F1" w:rsidP="004455F1">
            <w:pPr>
              <w:ind w:firstLine="0"/>
              <w:jc w:val="left"/>
            </w:pPr>
            <w:r>
              <w:t>Penulisan laporan akh</w:t>
            </w:r>
            <w:r w:rsidR="00A42244">
              <w:t>i</w:t>
            </w:r>
            <w:r>
              <w:t>r</w:t>
            </w:r>
          </w:p>
        </w:tc>
        <w:tc>
          <w:tcPr>
            <w:tcW w:w="476" w:type="dxa"/>
            <w:tcBorders>
              <w:bottom w:val="single" w:sz="4" w:space="0" w:color="auto"/>
            </w:tcBorders>
          </w:tcPr>
          <w:p w14:paraId="50222A0D" w14:textId="77777777" w:rsidR="004455F1" w:rsidRDefault="004455F1" w:rsidP="00CD2351">
            <w:pPr>
              <w:ind w:firstLine="0"/>
            </w:pPr>
          </w:p>
        </w:tc>
        <w:tc>
          <w:tcPr>
            <w:tcW w:w="476" w:type="dxa"/>
            <w:tcBorders>
              <w:bottom w:val="single" w:sz="4" w:space="0" w:color="auto"/>
            </w:tcBorders>
          </w:tcPr>
          <w:p w14:paraId="49B414DB" w14:textId="77777777" w:rsidR="004455F1" w:rsidRDefault="004455F1" w:rsidP="00CD2351">
            <w:pPr>
              <w:ind w:firstLine="0"/>
            </w:pPr>
          </w:p>
        </w:tc>
        <w:tc>
          <w:tcPr>
            <w:tcW w:w="476" w:type="dxa"/>
            <w:tcBorders>
              <w:bottom w:val="single" w:sz="4" w:space="0" w:color="auto"/>
            </w:tcBorders>
          </w:tcPr>
          <w:p w14:paraId="1C90F120" w14:textId="77777777" w:rsidR="004455F1" w:rsidRDefault="004455F1" w:rsidP="00CD2351">
            <w:pPr>
              <w:ind w:firstLine="0"/>
            </w:pPr>
          </w:p>
        </w:tc>
        <w:tc>
          <w:tcPr>
            <w:tcW w:w="477" w:type="dxa"/>
            <w:tcBorders>
              <w:bottom w:val="single" w:sz="4" w:space="0" w:color="auto"/>
            </w:tcBorders>
          </w:tcPr>
          <w:p w14:paraId="7F7F0AC0" w14:textId="77777777" w:rsidR="004455F1" w:rsidRDefault="004455F1" w:rsidP="00CD2351">
            <w:pPr>
              <w:ind w:firstLine="0"/>
            </w:pPr>
          </w:p>
        </w:tc>
        <w:tc>
          <w:tcPr>
            <w:tcW w:w="476" w:type="dxa"/>
            <w:tcBorders>
              <w:bottom w:val="single" w:sz="4" w:space="0" w:color="auto"/>
            </w:tcBorders>
          </w:tcPr>
          <w:p w14:paraId="47CC5572" w14:textId="77777777" w:rsidR="004455F1" w:rsidRDefault="004455F1" w:rsidP="00CD2351">
            <w:pPr>
              <w:ind w:firstLine="0"/>
            </w:pPr>
          </w:p>
        </w:tc>
        <w:tc>
          <w:tcPr>
            <w:tcW w:w="476" w:type="dxa"/>
            <w:tcBorders>
              <w:bottom w:val="single" w:sz="4" w:space="0" w:color="auto"/>
            </w:tcBorders>
          </w:tcPr>
          <w:p w14:paraId="04F6CD43" w14:textId="77777777" w:rsidR="004455F1" w:rsidRDefault="004455F1" w:rsidP="00CD2351">
            <w:pPr>
              <w:ind w:firstLine="0"/>
            </w:pPr>
          </w:p>
        </w:tc>
        <w:tc>
          <w:tcPr>
            <w:tcW w:w="476" w:type="dxa"/>
            <w:tcBorders>
              <w:bottom w:val="single" w:sz="4" w:space="0" w:color="auto"/>
            </w:tcBorders>
          </w:tcPr>
          <w:p w14:paraId="0B2D2476" w14:textId="77777777" w:rsidR="004455F1" w:rsidRDefault="004455F1" w:rsidP="00CD2351">
            <w:pPr>
              <w:ind w:firstLine="0"/>
            </w:pPr>
          </w:p>
        </w:tc>
        <w:tc>
          <w:tcPr>
            <w:tcW w:w="477" w:type="dxa"/>
            <w:tcBorders>
              <w:bottom w:val="single" w:sz="4" w:space="0" w:color="auto"/>
            </w:tcBorders>
          </w:tcPr>
          <w:p w14:paraId="5DDC8148" w14:textId="77777777" w:rsidR="004455F1" w:rsidRDefault="004455F1" w:rsidP="00CD2351">
            <w:pPr>
              <w:ind w:firstLine="0"/>
            </w:pPr>
          </w:p>
        </w:tc>
        <w:tc>
          <w:tcPr>
            <w:tcW w:w="476" w:type="dxa"/>
            <w:tcBorders>
              <w:bottom w:val="single" w:sz="4" w:space="0" w:color="auto"/>
            </w:tcBorders>
            <w:shd w:val="clear" w:color="auto" w:fill="000000" w:themeFill="text1"/>
          </w:tcPr>
          <w:p w14:paraId="6F588CC2" w14:textId="77777777" w:rsidR="004455F1" w:rsidRDefault="004455F1" w:rsidP="00CD2351">
            <w:pPr>
              <w:ind w:firstLine="0"/>
            </w:pPr>
          </w:p>
        </w:tc>
        <w:tc>
          <w:tcPr>
            <w:tcW w:w="679" w:type="dxa"/>
            <w:tcBorders>
              <w:bottom w:val="single" w:sz="4" w:space="0" w:color="auto"/>
            </w:tcBorders>
            <w:shd w:val="clear" w:color="auto" w:fill="000000" w:themeFill="text1"/>
          </w:tcPr>
          <w:p w14:paraId="331CD401" w14:textId="77777777" w:rsidR="004455F1" w:rsidRDefault="004455F1" w:rsidP="00CD2351">
            <w:pPr>
              <w:ind w:firstLine="0"/>
            </w:pPr>
          </w:p>
        </w:tc>
      </w:tr>
    </w:tbl>
    <w:p w14:paraId="0FBE5590" w14:textId="77777777" w:rsidR="00CD2351" w:rsidRDefault="00CD2351" w:rsidP="00CD2351"/>
    <w:p w14:paraId="4BE79A25" w14:textId="77777777" w:rsidR="00265187" w:rsidRDefault="00265187">
      <w:pPr>
        <w:spacing w:after="160" w:line="259" w:lineRule="auto"/>
        <w:ind w:firstLine="0"/>
        <w:jc w:val="left"/>
      </w:pPr>
      <w:r>
        <w:br w:type="page"/>
      </w:r>
    </w:p>
    <w:p w14:paraId="3813B05D" w14:textId="68666C4D" w:rsidR="001F75EA" w:rsidRDefault="0006787C" w:rsidP="00265187">
      <w:pPr>
        <w:pStyle w:val="Heading1"/>
      </w:pPr>
      <w:bookmarkStart w:id="21" w:name="_Toc63111120"/>
      <w:r>
        <w:lastRenderedPageBreak/>
        <w:t>V</w:t>
      </w:r>
      <w:r w:rsidR="00265187">
        <w:t xml:space="preserve"> Daftar Pustaka</w:t>
      </w:r>
      <w:bookmarkEnd w:id="21"/>
    </w:p>
    <w:p w14:paraId="4766DF5A" w14:textId="4814F082" w:rsidR="00155A3A" w:rsidRPr="00155A3A" w:rsidRDefault="00155A3A" w:rsidP="00155A3A">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155A3A">
        <w:rPr>
          <w:rFonts w:cs="Times New Roman"/>
          <w:noProof/>
          <w:szCs w:val="24"/>
        </w:rPr>
        <w:t xml:space="preserve">Akis M, Pebriyanto E. 2013. Penerapan Server Web Hosting Berbasis Linux Ubuntu pada Jaringan Komputer SD Negeri 15 Pangkalpinang. </w:t>
      </w:r>
      <w:r w:rsidRPr="00155A3A">
        <w:rPr>
          <w:rFonts w:cs="Times New Roman"/>
          <w:i/>
          <w:iCs/>
          <w:noProof/>
          <w:szCs w:val="24"/>
        </w:rPr>
        <w:t>J Sisfokom (Sistem Inf dan Komputer)</w:t>
      </w:r>
      <w:r w:rsidRPr="00155A3A">
        <w:rPr>
          <w:rFonts w:cs="Times New Roman"/>
          <w:noProof/>
          <w:szCs w:val="24"/>
        </w:rPr>
        <w:t>. 2(2):40. doi:10.32736/sisfokom.v2i2.214.</w:t>
      </w:r>
    </w:p>
    <w:p w14:paraId="509348AD"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Chalik A, Habibullah M. 2015. </w:t>
      </w:r>
      <w:r w:rsidRPr="00155A3A">
        <w:rPr>
          <w:rFonts w:cs="Times New Roman"/>
          <w:i/>
          <w:iCs/>
          <w:noProof/>
          <w:szCs w:val="24"/>
        </w:rPr>
        <w:t>Pelayanan Publik Tingkat Desa</w:t>
      </w:r>
      <w:r w:rsidRPr="00155A3A">
        <w:rPr>
          <w:rFonts w:cs="Times New Roman"/>
          <w:noProof/>
          <w:szCs w:val="24"/>
        </w:rPr>
        <w:t>. Yogyakarta: Interpena.</w:t>
      </w:r>
    </w:p>
    <w:p w14:paraId="3D57EB8A"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Gunawan RA dan I. 2005. Penggunaan Dhcp Relay Agent Untuk Mengoptimalkan Penggunaan Dhcp Server Pada Jaringan Dengan Banyak Subnet. </w:t>
      </w:r>
      <w:r w:rsidRPr="00155A3A">
        <w:rPr>
          <w:rFonts w:cs="Times New Roman"/>
          <w:i/>
          <w:iCs/>
          <w:noProof/>
          <w:szCs w:val="24"/>
        </w:rPr>
        <w:t>Semin Nas Apl Teknol Inf 2005 (SNATI 2005)</w:t>
      </w:r>
      <w:r w:rsidRPr="00155A3A">
        <w:rPr>
          <w:rFonts w:cs="Times New Roman"/>
          <w:noProof/>
          <w:szCs w:val="24"/>
        </w:rPr>
        <w:t>. 2005 Snati:99–103.</w:t>
      </w:r>
    </w:p>
    <w:p w14:paraId="70F3ED0A"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Hidayatulloh S, Mulyadi C. 2015. Sistem Pelayanan Administrasi Kependudukan Desa Candigatak Berbasis Web. </w:t>
      </w:r>
      <w:r w:rsidRPr="00155A3A">
        <w:rPr>
          <w:rFonts w:cs="Times New Roman"/>
          <w:i/>
          <w:iCs/>
          <w:noProof/>
          <w:szCs w:val="24"/>
        </w:rPr>
        <w:t>Sist Pelayanan Adm Kependud Desa Candigatak Berbas Web J IT CIDA</w:t>
      </w:r>
      <w:r w:rsidRPr="00155A3A">
        <w:rPr>
          <w:rFonts w:cs="Times New Roman"/>
          <w:noProof/>
          <w:szCs w:val="24"/>
        </w:rPr>
        <w:t>. 1(1):42. http://journal.amikomsolo.ac.id/index.php/itcida/article/view/1.</w:t>
      </w:r>
    </w:p>
    <w:p w14:paraId="58D985A7"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Husen Z, Surbakti MS. 2020. </w:t>
      </w:r>
      <w:r w:rsidRPr="00155A3A">
        <w:rPr>
          <w:rFonts w:cs="Times New Roman"/>
          <w:i/>
          <w:iCs/>
          <w:noProof/>
          <w:szCs w:val="24"/>
        </w:rPr>
        <w:t>Membangun Server dan Jaringan Komputer dengan Linux Ubuntu</w:t>
      </w:r>
      <w:r w:rsidRPr="00155A3A">
        <w:rPr>
          <w:rFonts w:cs="Times New Roman"/>
          <w:noProof/>
          <w:szCs w:val="24"/>
        </w:rPr>
        <w:t>. Banda Aceh: Syiah Kuala University Press.</w:t>
      </w:r>
    </w:p>
    <w:p w14:paraId="2BE93C99"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Jader OH, Zeebaree SRM, Zebari RR. 2019. A state of art survey for web server performance measurement and load balancing mechanisms. </w:t>
      </w:r>
      <w:r w:rsidRPr="00155A3A">
        <w:rPr>
          <w:rFonts w:cs="Times New Roman"/>
          <w:i/>
          <w:iCs/>
          <w:noProof/>
          <w:szCs w:val="24"/>
        </w:rPr>
        <w:t>Int J Sci Technol Res</w:t>
      </w:r>
      <w:r w:rsidRPr="00155A3A">
        <w:rPr>
          <w:rFonts w:cs="Times New Roman"/>
          <w:noProof/>
          <w:szCs w:val="24"/>
        </w:rPr>
        <w:t>. 8(12):535–543.</w:t>
      </w:r>
    </w:p>
    <w:p w14:paraId="2DC686C2" w14:textId="77777777" w:rsidR="00155A3A" w:rsidRPr="00155A3A" w:rsidRDefault="00155A3A" w:rsidP="00155A3A">
      <w:pPr>
        <w:widowControl w:val="0"/>
        <w:autoSpaceDE w:val="0"/>
        <w:autoSpaceDN w:val="0"/>
        <w:adjustRightInd w:val="0"/>
        <w:ind w:left="480" w:hanging="480"/>
        <w:rPr>
          <w:rFonts w:cs="Times New Roman"/>
          <w:noProof/>
          <w:szCs w:val="24"/>
        </w:rPr>
      </w:pPr>
      <w:r w:rsidRPr="00155A3A">
        <w:rPr>
          <w:rFonts w:cs="Times New Roman"/>
          <w:noProof/>
          <w:szCs w:val="24"/>
        </w:rPr>
        <w:t xml:space="preserve">Nurrahman F. 2020. Implementasi Linux Ubuntu Server 18.04 Sebagai Server Sistem Informasi Akademik Pada Sekolah Tinggi Manajemen Informatika Dan Komputer Samarinda. </w:t>
      </w:r>
      <w:r w:rsidRPr="00155A3A">
        <w:rPr>
          <w:rFonts w:cs="Times New Roman"/>
          <w:i/>
          <w:iCs/>
          <w:noProof/>
          <w:szCs w:val="24"/>
        </w:rPr>
        <w:t>J DiJITAC</w:t>
      </w:r>
      <w:r w:rsidRPr="00155A3A">
        <w:rPr>
          <w:rFonts w:cs="Times New Roman"/>
          <w:noProof/>
          <w:szCs w:val="24"/>
        </w:rPr>
        <w:t>. 1(1):55–77.</w:t>
      </w:r>
    </w:p>
    <w:p w14:paraId="342C9DC3" w14:textId="77777777" w:rsidR="00155A3A" w:rsidRPr="00155A3A" w:rsidRDefault="00155A3A" w:rsidP="00155A3A">
      <w:pPr>
        <w:widowControl w:val="0"/>
        <w:autoSpaceDE w:val="0"/>
        <w:autoSpaceDN w:val="0"/>
        <w:adjustRightInd w:val="0"/>
        <w:ind w:left="480" w:hanging="480"/>
        <w:rPr>
          <w:rFonts w:cs="Times New Roman"/>
          <w:noProof/>
        </w:rPr>
      </w:pPr>
      <w:r w:rsidRPr="00155A3A">
        <w:rPr>
          <w:rFonts w:cs="Times New Roman"/>
          <w:noProof/>
          <w:szCs w:val="24"/>
        </w:rPr>
        <w:t xml:space="preserve">What is Database. </w:t>
      </w:r>
      <w:r w:rsidRPr="00155A3A">
        <w:rPr>
          <w:rFonts w:cs="Times New Roman"/>
          <w:i/>
          <w:iCs/>
          <w:noProof/>
          <w:szCs w:val="24"/>
        </w:rPr>
        <w:t>Oracle Inc</w:t>
      </w:r>
      <w:r w:rsidRPr="00155A3A">
        <w:rPr>
          <w:rFonts w:cs="Times New Roman"/>
          <w:noProof/>
          <w:szCs w:val="24"/>
        </w:rPr>
        <w:t>., siap terbit. https://www.oracle.com/database/what-is-database/.</w:t>
      </w:r>
    </w:p>
    <w:p w14:paraId="2122A860" w14:textId="42DD8A71" w:rsidR="00155A3A" w:rsidRPr="00155A3A" w:rsidRDefault="00155A3A" w:rsidP="00155A3A">
      <w:pPr>
        <w:sectPr w:rsidR="00155A3A" w:rsidRPr="00155A3A" w:rsidSect="00603BB3">
          <w:headerReference w:type="default" r:id="rId9"/>
          <w:footerReference w:type="default" r:id="rId10"/>
          <w:pgSz w:w="11907" w:h="16840" w:code="9"/>
          <w:pgMar w:top="1701" w:right="1701" w:bottom="1701" w:left="2268" w:header="794" w:footer="850" w:gutter="0"/>
          <w:pgNumType w:start="1"/>
          <w:cols w:space="720"/>
          <w:docGrid w:linePitch="360"/>
        </w:sectPr>
      </w:pPr>
      <w:r>
        <w:fldChar w:fldCharType="end"/>
      </w:r>
    </w:p>
    <w:p w14:paraId="626853B0" w14:textId="77777777" w:rsidR="00155A3A" w:rsidRDefault="00155A3A" w:rsidP="00EB5F59">
      <w:pPr>
        <w:pStyle w:val="Heading1"/>
      </w:pPr>
    </w:p>
    <w:p w14:paraId="0388E784" w14:textId="77777777" w:rsidR="00155A3A" w:rsidRDefault="00155A3A" w:rsidP="00EB5F59">
      <w:pPr>
        <w:pStyle w:val="Heading1"/>
      </w:pPr>
    </w:p>
    <w:p w14:paraId="7C3F8418" w14:textId="77777777" w:rsidR="00155A3A" w:rsidRDefault="00155A3A" w:rsidP="00EB5F59">
      <w:pPr>
        <w:pStyle w:val="Heading1"/>
      </w:pPr>
    </w:p>
    <w:p w14:paraId="51DE30BA" w14:textId="77777777" w:rsidR="00155A3A" w:rsidRDefault="00155A3A" w:rsidP="00EB5F59">
      <w:pPr>
        <w:pStyle w:val="Heading1"/>
      </w:pPr>
    </w:p>
    <w:p w14:paraId="25DF8BB5" w14:textId="77777777" w:rsidR="00155A3A" w:rsidRDefault="00155A3A" w:rsidP="00EB5F59">
      <w:pPr>
        <w:pStyle w:val="Heading1"/>
      </w:pPr>
    </w:p>
    <w:p w14:paraId="5D784DCD" w14:textId="77777777" w:rsidR="00155A3A" w:rsidRDefault="00155A3A" w:rsidP="00EB5F59">
      <w:pPr>
        <w:pStyle w:val="Heading1"/>
      </w:pPr>
    </w:p>
    <w:p w14:paraId="1C41C712" w14:textId="77777777" w:rsidR="00155A3A" w:rsidRDefault="00155A3A" w:rsidP="00EB5F59">
      <w:pPr>
        <w:pStyle w:val="Heading1"/>
      </w:pPr>
    </w:p>
    <w:p w14:paraId="13B47472" w14:textId="6B4DA1B7" w:rsidR="00EB5F59" w:rsidRDefault="00EB5F59" w:rsidP="00EB5F59">
      <w:pPr>
        <w:pStyle w:val="Heading1"/>
      </w:pPr>
      <w:bookmarkStart w:id="22" w:name="_Toc63111121"/>
      <w:r>
        <w:t>Lampiran</w:t>
      </w:r>
      <w:bookmarkEnd w:id="22"/>
    </w:p>
    <w:p w14:paraId="6A8FB368" w14:textId="77777777" w:rsidR="00EB5F59" w:rsidRDefault="00EB5F59">
      <w:pPr>
        <w:spacing w:after="160" w:line="259" w:lineRule="auto"/>
        <w:ind w:firstLine="0"/>
        <w:jc w:val="left"/>
        <w:rPr>
          <w:rFonts w:eastAsiaTheme="majorEastAsia" w:cstheme="majorBidi"/>
          <w:b/>
          <w:caps/>
          <w:sz w:val="28"/>
          <w:szCs w:val="32"/>
        </w:rPr>
      </w:pPr>
      <w:r>
        <w:br w:type="page"/>
      </w:r>
    </w:p>
    <w:p w14:paraId="558447BC" w14:textId="59634765" w:rsidR="00F47540" w:rsidRDefault="00F47540" w:rsidP="00F47540">
      <w:pPr>
        <w:pStyle w:val="Caption"/>
        <w:keepNext/>
      </w:pPr>
      <w:bookmarkStart w:id="23" w:name="_Toc63110888"/>
      <w:r>
        <w:lastRenderedPageBreak/>
        <w:t xml:space="preserve">Lampiran </w:t>
      </w:r>
      <w:r w:rsidR="00313314">
        <w:rPr>
          <w:noProof/>
        </w:rPr>
        <w:fldChar w:fldCharType="begin"/>
      </w:r>
      <w:r w:rsidR="00313314">
        <w:rPr>
          <w:noProof/>
        </w:rPr>
        <w:instrText xml:space="preserve"> SEQ Lampiran \* ARABIC </w:instrText>
      </w:r>
      <w:r w:rsidR="00313314">
        <w:rPr>
          <w:noProof/>
        </w:rPr>
        <w:fldChar w:fldCharType="separate"/>
      </w:r>
      <w:r w:rsidR="009B0152">
        <w:rPr>
          <w:noProof/>
        </w:rPr>
        <w:t>1</w:t>
      </w:r>
      <w:r w:rsidR="00313314">
        <w:rPr>
          <w:noProof/>
        </w:rPr>
        <w:fldChar w:fldCharType="end"/>
      </w:r>
      <w:r>
        <w:t xml:space="preserve"> Rencana Kegiatan PKL</w:t>
      </w:r>
      <w:bookmarkEnd w:id="23"/>
    </w:p>
    <w:tbl>
      <w:tblPr>
        <w:tblStyle w:val="TableGrid"/>
        <w:tblW w:w="8417" w:type="dxa"/>
        <w:tblLook w:val="04A0" w:firstRow="1" w:lastRow="0" w:firstColumn="1" w:lastColumn="0" w:noHBand="0" w:noVBand="1"/>
      </w:tblPr>
      <w:tblGrid>
        <w:gridCol w:w="846"/>
        <w:gridCol w:w="1701"/>
        <w:gridCol w:w="2693"/>
        <w:gridCol w:w="3177"/>
      </w:tblGrid>
      <w:tr w:rsidR="00EB5F59" w14:paraId="190AEBD8" w14:textId="77777777" w:rsidTr="00F47540">
        <w:tc>
          <w:tcPr>
            <w:tcW w:w="846" w:type="dxa"/>
          </w:tcPr>
          <w:p w14:paraId="51B6AFBE" w14:textId="53D72982" w:rsidR="00EB5F59" w:rsidRDefault="00EB5F59" w:rsidP="00EB5F59">
            <w:pPr>
              <w:ind w:firstLine="0"/>
            </w:pPr>
            <w:r>
              <w:t>Pekan ke-</w:t>
            </w:r>
          </w:p>
        </w:tc>
        <w:tc>
          <w:tcPr>
            <w:tcW w:w="1701" w:type="dxa"/>
          </w:tcPr>
          <w:p w14:paraId="6880F12D" w14:textId="72338689" w:rsidR="00EB5F59" w:rsidRDefault="00EB5F59" w:rsidP="00EB5F59">
            <w:pPr>
              <w:ind w:firstLine="0"/>
            </w:pPr>
            <w:r>
              <w:t>Pokok Kegiatan</w:t>
            </w:r>
          </w:p>
        </w:tc>
        <w:tc>
          <w:tcPr>
            <w:tcW w:w="2693" w:type="dxa"/>
          </w:tcPr>
          <w:p w14:paraId="35B12D6E" w14:textId="0A36C4B7" w:rsidR="00EB5F59" w:rsidRDefault="00EB5F59" w:rsidP="00EB5F59">
            <w:pPr>
              <w:ind w:firstLine="0"/>
            </w:pPr>
            <w:r>
              <w:t>Uraian Kegiatan</w:t>
            </w:r>
          </w:p>
        </w:tc>
        <w:tc>
          <w:tcPr>
            <w:tcW w:w="3177" w:type="dxa"/>
          </w:tcPr>
          <w:p w14:paraId="6928A5E2" w14:textId="20E84B94" w:rsidR="00EB5F59" w:rsidRDefault="00EB5F59" w:rsidP="00EB5F59">
            <w:pPr>
              <w:ind w:firstLine="0"/>
            </w:pPr>
            <w:r>
              <w:t>Tujuan</w:t>
            </w:r>
          </w:p>
        </w:tc>
      </w:tr>
      <w:tr w:rsidR="00EB5F59" w14:paraId="2933D97C" w14:textId="77777777" w:rsidTr="00F47540">
        <w:tc>
          <w:tcPr>
            <w:tcW w:w="846" w:type="dxa"/>
          </w:tcPr>
          <w:p w14:paraId="53068579" w14:textId="119393A7" w:rsidR="00EB5F59" w:rsidRDefault="00EB5F59" w:rsidP="00EB5F59">
            <w:pPr>
              <w:ind w:firstLine="0"/>
            </w:pPr>
            <w:r>
              <w:t>1</w:t>
            </w:r>
          </w:p>
        </w:tc>
        <w:tc>
          <w:tcPr>
            <w:tcW w:w="1701" w:type="dxa"/>
          </w:tcPr>
          <w:p w14:paraId="3C3B6227" w14:textId="7165D609" w:rsidR="00EB5F59" w:rsidRDefault="00EB5F59" w:rsidP="00EB5F59">
            <w:pPr>
              <w:ind w:firstLine="0"/>
            </w:pPr>
            <w:r>
              <w:t>Orientasi dan perkenalan</w:t>
            </w:r>
          </w:p>
        </w:tc>
        <w:tc>
          <w:tcPr>
            <w:tcW w:w="2693" w:type="dxa"/>
          </w:tcPr>
          <w:p w14:paraId="4D313AEC" w14:textId="2A48C1AA" w:rsidR="00EB5F59" w:rsidRDefault="00EB5F59" w:rsidP="00EB5F59">
            <w:pPr>
              <w:ind w:firstLine="0"/>
            </w:pPr>
            <w:r>
              <w:t>Kegiatan yang dilakukan yaitu perkenalan lingkungan kerja yang dipandu oleh pembimbing lapangan</w:t>
            </w:r>
            <w:r w:rsidR="00553AF1">
              <w:t>.</w:t>
            </w:r>
          </w:p>
        </w:tc>
        <w:tc>
          <w:tcPr>
            <w:tcW w:w="3177" w:type="dxa"/>
          </w:tcPr>
          <w:p w14:paraId="74AE57E2" w14:textId="110D1B27" w:rsidR="00EB5F59" w:rsidRDefault="00EB5F59" w:rsidP="00EB5F59">
            <w:pPr>
              <w:ind w:firstLine="0"/>
            </w:pPr>
            <w:r>
              <w:t xml:space="preserve">Agar mahasiswa terbiasa dengan lingkungan kerja Kantor Desa </w:t>
            </w:r>
            <w:proofErr w:type="spellStart"/>
            <w:r>
              <w:t>Langonsari</w:t>
            </w:r>
            <w:proofErr w:type="spellEnd"/>
            <w:r>
              <w:t xml:space="preserve"> dan mengenal staf-staf yang bertugas serta mengasah kemampuan nonteknis.</w:t>
            </w:r>
          </w:p>
        </w:tc>
      </w:tr>
      <w:tr w:rsidR="00EB5F59" w14:paraId="673A4569" w14:textId="77777777" w:rsidTr="00F47540">
        <w:tc>
          <w:tcPr>
            <w:tcW w:w="846" w:type="dxa"/>
          </w:tcPr>
          <w:p w14:paraId="452B3A12" w14:textId="3ED75001" w:rsidR="00EB5F59" w:rsidRDefault="00EB5F59" w:rsidP="00EB5F59">
            <w:pPr>
              <w:ind w:firstLine="0"/>
            </w:pPr>
            <w:r>
              <w:t>2</w:t>
            </w:r>
          </w:p>
        </w:tc>
        <w:tc>
          <w:tcPr>
            <w:tcW w:w="1701" w:type="dxa"/>
          </w:tcPr>
          <w:p w14:paraId="265F9E15" w14:textId="29E4B80F" w:rsidR="00EB5F59" w:rsidRDefault="00EB5F59" w:rsidP="00EB5F59">
            <w:pPr>
              <w:ind w:firstLine="0"/>
            </w:pPr>
            <w:r>
              <w:t xml:space="preserve">Perencanaan </w:t>
            </w:r>
            <w:r w:rsidR="00553AF1">
              <w:t>t</w:t>
            </w:r>
            <w:r>
              <w:t>ugas di instansi</w:t>
            </w:r>
          </w:p>
        </w:tc>
        <w:tc>
          <w:tcPr>
            <w:tcW w:w="2693" w:type="dxa"/>
          </w:tcPr>
          <w:p w14:paraId="3D40416E" w14:textId="443A6236" w:rsidR="00EB5F59" w:rsidRDefault="00553AF1" w:rsidP="00EB5F59">
            <w:pPr>
              <w:ind w:firstLine="0"/>
            </w:pPr>
            <w:r>
              <w:t>Pembimbing lapangan memberikan tugas khusus kepada mahasiswa.</w:t>
            </w:r>
          </w:p>
        </w:tc>
        <w:tc>
          <w:tcPr>
            <w:tcW w:w="3177" w:type="dxa"/>
          </w:tcPr>
          <w:p w14:paraId="651ADC78" w14:textId="156B84E2" w:rsidR="00EB5F59" w:rsidRDefault="00553AF1" w:rsidP="00EB5F59">
            <w:pPr>
              <w:ind w:firstLine="0"/>
            </w:pPr>
            <w:r>
              <w:t>Kegiatan ini dilakukan untuk memperjelas tugas mahasiswa selama melaksanakan kegiatan PKL.</w:t>
            </w:r>
          </w:p>
        </w:tc>
      </w:tr>
      <w:tr w:rsidR="00553AF1" w14:paraId="184C726D" w14:textId="77777777" w:rsidTr="00F47540">
        <w:tc>
          <w:tcPr>
            <w:tcW w:w="846" w:type="dxa"/>
          </w:tcPr>
          <w:p w14:paraId="42F16F20" w14:textId="701FA54B" w:rsidR="00553AF1" w:rsidRDefault="00553AF1" w:rsidP="00EB5F59">
            <w:pPr>
              <w:ind w:firstLine="0"/>
            </w:pPr>
            <w:r>
              <w:t>3</w:t>
            </w:r>
          </w:p>
        </w:tc>
        <w:tc>
          <w:tcPr>
            <w:tcW w:w="1701" w:type="dxa"/>
          </w:tcPr>
          <w:p w14:paraId="434105F4" w14:textId="3AC9E0CF" w:rsidR="00553AF1" w:rsidRDefault="00553AF1" w:rsidP="00EB5F59">
            <w:pPr>
              <w:ind w:firstLine="0"/>
            </w:pPr>
            <w:r>
              <w:t xml:space="preserve">Pengamatan potensi Kantor Desa </w:t>
            </w:r>
            <w:proofErr w:type="spellStart"/>
            <w:r>
              <w:t>Langonsari</w:t>
            </w:r>
            <w:proofErr w:type="spellEnd"/>
          </w:p>
        </w:tc>
        <w:tc>
          <w:tcPr>
            <w:tcW w:w="2693" w:type="dxa"/>
          </w:tcPr>
          <w:p w14:paraId="308E27A0" w14:textId="0ED68816" w:rsidR="00553AF1" w:rsidRDefault="00553AF1" w:rsidP="00EB5F59">
            <w:pPr>
              <w:ind w:firstLine="0"/>
            </w:pPr>
            <w:r>
              <w:t>Mahasiswa mengamati infrastruktur maupun layanan yang sudah ada di kantor.</w:t>
            </w:r>
          </w:p>
        </w:tc>
        <w:tc>
          <w:tcPr>
            <w:tcW w:w="3177" w:type="dxa"/>
          </w:tcPr>
          <w:p w14:paraId="5892F1A0" w14:textId="191561C8" w:rsidR="00553AF1" w:rsidRDefault="00553AF1" w:rsidP="00EB5F59">
            <w:pPr>
              <w:ind w:firstLine="0"/>
            </w:pPr>
            <w:r>
              <w:t>Agar pencarian data primer yang akan dilakukan di pekan ke-4 lebih mengerucut.</w:t>
            </w:r>
          </w:p>
        </w:tc>
      </w:tr>
      <w:tr w:rsidR="00553AF1" w14:paraId="16851718" w14:textId="77777777" w:rsidTr="00F47540">
        <w:tc>
          <w:tcPr>
            <w:tcW w:w="846" w:type="dxa"/>
          </w:tcPr>
          <w:p w14:paraId="5ECEECD1" w14:textId="38658C0A" w:rsidR="00553AF1" w:rsidRDefault="00553AF1" w:rsidP="00EB5F59">
            <w:pPr>
              <w:ind w:firstLine="0"/>
            </w:pPr>
            <w:r>
              <w:t>4</w:t>
            </w:r>
          </w:p>
        </w:tc>
        <w:tc>
          <w:tcPr>
            <w:tcW w:w="1701" w:type="dxa"/>
          </w:tcPr>
          <w:p w14:paraId="435FE97D" w14:textId="79FCF15E" w:rsidR="00553AF1" w:rsidRDefault="00553AF1" w:rsidP="00EB5F59">
            <w:pPr>
              <w:ind w:firstLine="0"/>
            </w:pPr>
            <w:r>
              <w:t>Pengumpulan data primer</w:t>
            </w:r>
          </w:p>
        </w:tc>
        <w:tc>
          <w:tcPr>
            <w:tcW w:w="2693" w:type="dxa"/>
          </w:tcPr>
          <w:p w14:paraId="518D38E6" w14:textId="426D5AF8" w:rsidR="00553AF1" w:rsidRDefault="00553AF1" w:rsidP="00EB5F59">
            <w:pPr>
              <w:ind w:firstLine="0"/>
            </w:pPr>
            <w:r>
              <w:t xml:space="preserve">Mahasiswa mengumpulkan data primer yang dibutuhkan untuk membangun infrastruktur jaringan sistem pelayanan pendataan masyarakat miskin di Kantor Desa </w:t>
            </w:r>
            <w:proofErr w:type="spellStart"/>
            <w:r>
              <w:t>Langonsari</w:t>
            </w:r>
            <w:proofErr w:type="spellEnd"/>
          </w:p>
        </w:tc>
        <w:tc>
          <w:tcPr>
            <w:tcW w:w="3177" w:type="dxa"/>
          </w:tcPr>
          <w:p w14:paraId="31CCBD40" w14:textId="257B43DB" w:rsidR="00553AF1" w:rsidRDefault="00553AF1" w:rsidP="00EB5F59">
            <w:pPr>
              <w:ind w:firstLine="0"/>
            </w:pPr>
            <w:r>
              <w:t xml:space="preserve">Agar proses pelaksanaan pembangunan infrastruktur jaringan sistem pelayanan pendataan masyarakat miskin di Kantor Desa </w:t>
            </w:r>
            <w:proofErr w:type="spellStart"/>
            <w:r>
              <w:t>Langonsari</w:t>
            </w:r>
            <w:proofErr w:type="spellEnd"/>
            <w:r>
              <w:t>.</w:t>
            </w:r>
          </w:p>
        </w:tc>
      </w:tr>
      <w:tr w:rsidR="00553AF1" w14:paraId="1F6CE9A5" w14:textId="77777777" w:rsidTr="00F47540">
        <w:tc>
          <w:tcPr>
            <w:tcW w:w="846" w:type="dxa"/>
          </w:tcPr>
          <w:p w14:paraId="7548E28D" w14:textId="113D1595" w:rsidR="00553AF1" w:rsidRDefault="00553AF1" w:rsidP="00EB5F59">
            <w:pPr>
              <w:ind w:firstLine="0"/>
            </w:pPr>
            <w:r>
              <w:t>5-7</w:t>
            </w:r>
          </w:p>
        </w:tc>
        <w:tc>
          <w:tcPr>
            <w:tcW w:w="1701" w:type="dxa"/>
          </w:tcPr>
          <w:p w14:paraId="082836A2" w14:textId="2B7278D1" w:rsidR="00553AF1" w:rsidRDefault="00553AF1" w:rsidP="00EB5F59">
            <w:pPr>
              <w:ind w:firstLine="0"/>
            </w:pPr>
            <w:r>
              <w:t>Pelaksanaan pembangunan infrastruktur</w:t>
            </w:r>
          </w:p>
        </w:tc>
        <w:tc>
          <w:tcPr>
            <w:tcW w:w="2693" w:type="dxa"/>
          </w:tcPr>
          <w:p w14:paraId="09C49EA0" w14:textId="77A6B82B" w:rsidR="00553AF1" w:rsidRDefault="00553AF1" w:rsidP="00EB5F59">
            <w:pPr>
              <w:ind w:firstLine="0"/>
            </w:pPr>
            <w:r>
              <w:t>Mahasiswa mulai membangun infrastruktur sesuai dengan data yang telah diperoleh.</w:t>
            </w:r>
          </w:p>
        </w:tc>
        <w:tc>
          <w:tcPr>
            <w:tcW w:w="3177" w:type="dxa"/>
          </w:tcPr>
          <w:p w14:paraId="57061553" w14:textId="28FA14C8" w:rsidR="00553AF1" w:rsidRDefault="00553AF1" w:rsidP="00EB5F59">
            <w:pPr>
              <w:ind w:firstLine="0"/>
            </w:pPr>
            <w:r>
              <w:t>Agar mahasiswa dapat memiliki materi untuk menulis Tugas Akhir.</w:t>
            </w:r>
          </w:p>
        </w:tc>
      </w:tr>
      <w:tr w:rsidR="00553AF1" w14:paraId="5B0D8D2E" w14:textId="77777777" w:rsidTr="00F47540">
        <w:tc>
          <w:tcPr>
            <w:tcW w:w="846" w:type="dxa"/>
          </w:tcPr>
          <w:p w14:paraId="4A5B4559" w14:textId="31EE16B9" w:rsidR="00553AF1" w:rsidRDefault="00553AF1" w:rsidP="00EB5F59">
            <w:pPr>
              <w:ind w:firstLine="0"/>
            </w:pPr>
            <w:r>
              <w:t>8</w:t>
            </w:r>
          </w:p>
        </w:tc>
        <w:tc>
          <w:tcPr>
            <w:tcW w:w="1701" w:type="dxa"/>
          </w:tcPr>
          <w:p w14:paraId="2A8039AE" w14:textId="5180E4DD" w:rsidR="00553AF1" w:rsidRDefault="00553AF1" w:rsidP="00EB5F59">
            <w:pPr>
              <w:ind w:firstLine="0"/>
            </w:pPr>
            <w:r>
              <w:t>Evaluasi dan perbaikan</w:t>
            </w:r>
          </w:p>
        </w:tc>
        <w:tc>
          <w:tcPr>
            <w:tcW w:w="2693" w:type="dxa"/>
          </w:tcPr>
          <w:p w14:paraId="14319398" w14:textId="3BA7CC49" w:rsidR="00553AF1" w:rsidRDefault="00553AF1" w:rsidP="00EB5F59">
            <w:pPr>
              <w:ind w:firstLine="0"/>
            </w:pPr>
            <w:r>
              <w:t xml:space="preserve">Mahasiswa melaporkan infrastruktur yang telah </w:t>
            </w:r>
            <w:proofErr w:type="spellStart"/>
            <w:r>
              <w:t>dibangunnya</w:t>
            </w:r>
            <w:proofErr w:type="spellEnd"/>
            <w:r>
              <w:t xml:space="preserve"> kepada pembimbing lapangan.</w:t>
            </w:r>
          </w:p>
        </w:tc>
        <w:tc>
          <w:tcPr>
            <w:tcW w:w="3177" w:type="dxa"/>
          </w:tcPr>
          <w:p w14:paraId="4CF7D75B" w14:textId="6B8B26BC" w:rsidR="00553AF1" w:rsidRDefault="00553AF1" w:rsidP="00EB5F59">
            <w:pPr>
              <w:ind w:firstLine="0"/>
            </w:pPr>
            <w:r>
              <w:t xml:space="preserve">Agar mahasiswa mempunyai </w:t>
            </w:r>
            <w:r w:rsidR="00F47540">
              <w:t>kesempatan untuk mengembangkan dan memperbaiki infrastruktur yang telah dibangun.</w:t>
            </w:r>
          </w:p>
        </w:tc>
      </w:tr>
      <w:tr w:rsidR="00553AF1" w14:paraId="01155AC0" w14:textId="77777777" w:rsidTr="00F47540">
        <w:tc>
          <w:tcPr>
            <w:tcW w:w="846" w:type="dxa"/>
          </w:tcPr>
          <w:p w14:paraId="22E81D9E" w14:textId="47504ABD" w:rsidR="00553AF1" w:rsidRDefault="00553AF1" w:rsidP="00EB5F59">
            <w:pPr>
              <w:ind w:firstLine="0"/>
            </w:pPr>
            <w:r>
              <w:t>9-10</w:t>
            </w:r>
          </w:p>
        </w:tc>
        <w:tc>
          <w:tcPr>
            <w:tcW w:w="1701" w:type="dxa"/>
          </w:tcPr>
          <w:p w14:paraId="3DC4E90D" w14:textId="0828BA31" w:rsidR="00553AF1" w:rsidRDefault="00553AF1" w:rsidP="00EB5F59">
            <w:pPr>
              <w:ind w:firstLine="0"/>
            </w:pPr>
            <w:r>
              <w:t>Penulisan laporan akhir</w:t>
            </w:r>
          </w:p>
        </w:tc>
        <w:tc>
          <w:tcPr>
            <w:tcW w:w="2693" w:type="dxa"/>
          </w:tcPr>
          <w:p w14:paraId="462D6978" w14:textId="7AD93EBD" w:rsidR="00553AF1" w:rsidRDefault="00F47540" w:rsidP="00EB5F59">
            <w:pPr>
              <w:ind w:firstLine="0"/>
            </w:pPr>
            <w:r>
              <w:t>Mahasiswa menulis laporan akhir dan Tugas Akhir</w:t>
            </w:r>
          </w:p>
        </w:tc>
        <w:tc>
          <w:tcPr>
            <w:tcW w:w="3177" w:type="dxa"/>
          </w:tcPr>
          <w:p w14:paraId="573400F3" w14:textId="03E72557" w:rsidR="00553AF1" w:rsidRPr="00F47540" w:rsidRDefault="00F47540" w:rsidP="00EB5F59">
            <w:pPr>
              <w:ind w:firstLine="0"/>
            </w:pPr>
            <w:r>
              <w:t xml:space="preserve">Agar mahasiswa dapat menyelesaikan </w:t>
            </w:r>
            <w:r w:rsidRPr="00F47540">
              <w:rPr>
                <w:i/>
              </w:rPr>
              <w:t>draft</w:t>
            </w:r>
            <w:r>
              <w:rPr>
                <w:i/>
              </w:rPr>
              <w:t xml:space="preserve"> </w:t>
            </w:r>
            <w:r>
              <w:t>laporan akhir tepat waktu.</w:t>
            </w:r>
          </w:p>
        </w:tc>
      </w:tr>
    </w:tbl>
    <w:p w14:paraId="3781B0DC" w14:textId="24B92131" w:rsidR="001F75EA" w:rsidRPr="001F75EA" w:rsidRDefault="001F75EA" w:rsidP="00EB5F59"/>
    <w:sectPr w:rsidR="001F75EA" w:rsidRPr="001F75EA" w:rsidSect="00EB5F59">
      <w:pgSz w:w="11907" w:h="16840" w:code="9"/>
      <w:pgMar w:top="1701" w:right="1701" w:bottom="1701" w:left="2268" w:header="794" w:footer="85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9B1E12" w14:textId="77777777" w:rsidR="001523F3" w:rsidRDefault="001523F3" w:rsidP="0020045A">
      <w:r>
        <w:separator/>
      </w:r>
    </w:p>
  </w:endnote>
  <w:endnote w:type="continuationSeparator" w:id="0">
    <w:p w14:paraId="4EF94447" w14:textId="77777777" w:rsidR="001523F3" w:rsidRDefault="001523F3" w:rsidP="002004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2A958B" w14:textId="77777777" w:rsidR="00843124" w:rsidRDefault="008431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2D4651" w14:textId="77777777" w:rsidR="001523F3" w:rsidRDefault="001523F3" w:rsidP="0020045A">
      <w:r>
        <w:separator/>
      </w:r>
    </w:p>
  </w:footnote>
  <w:footnote w:type="continuationSeparator" w:id="0">
    <w:p w14:paraId="1D829AE9" w14:textId="77777777" w:rsidR="001523F3" w:rsidRDefault="001523F3" w:rsidP="002004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4563632"/>
      <w:docPartObj>
        <w:docPartGallery w:val="Page Numbers (Top of Page)"/>
        <w:docPartUnique/>
      </w:docPartObj>
    </w:sdtPr>
    <w:sdtEndPr>
      <w:rPr>
        <w:noProof/>
      </w:rPr>
    </w:sdtEndPr>
    <w:sdtContent>
      <w:p w14:paraId="6E6A5A30" w14:textId="4C2422CA" w:rsidR="00843124" w:rsidRDefault="0084312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C0A0E9" w14:textId="77777777" w:rsidR="00843124" w:rsidRDefault="00843124" w:rsidP="00603BB3">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054865"/>
    <w:multiLevelType w:val="hybridMultilevel"/>
    <w:tmpl w:val="64D836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AE541C"/>
    <w:multiLevelType w:val="hybridMultilevel"/>
    <w:tmpl w:val="2174ADD8"/>
    <w:lvl w:ilvl="0" w:tplc="04090003">
      <w:start w:val="1"/>
      <w:numFmt w:val="bullet"/>
      <w:lvlText w:val="o"/>
      <w:lvlJc w:val="left"/>
      <w:pPr>
        <w:ind w:left="787" w:hanging="360"/>
      </w:pPr>
      <w:rPr>
        <w:rFonts w:ascii="Courier New" w:hAnsi="Courier New" w:cs="Courier New" w:hint="default"/>
      </w:rPr>
    </w:lvl>
    <w:lvl w:ilvl="1" w:tplc="04090003">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2" w15:restartNumberingAfterBreak="0">
    <w:nsid w:val="3F266814"/>
    <w:multiLevelType w:val="multilevel"/>
    <w:tmpl w:val="345AA7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2ADD"/>
    <w:rsid w:val="0006787C"/>
    <w:rsid w:val="000872D5"/>
    <w:rsid w:val="0009749C"/>
    <w:rsid w:val="000A13FA"/>
    <w:rsid w:val="000D00D2"/>
    <w:rsid w:val="000D5F78"/>
    <w:rsid w:val="00117445"/>
    <w:rsid w:val="00132EB3"/>
    <w:rsid w:val="001523F3"/>
    <w:rsid w:val="001527D8"/>
    <w:rsid w:val="00155A3A"/>
    <w:rsid w:val="00165FDC"/>
    <w:rsid w:val="001F75EA"/>
    <w:rsid w:val="0020045A"/>
    <w:rsid w:val="00214B89"/>
    <w:rsid w:val="002318E5"/>
    <w:rsid w:val="00257791"/>
    <w:rsid w:val="0026502C"/>
    <w:rsid w:val="00265187"/>
    <w:rsid w:val="00287B09"/>
    <w:rsid w:val="002B3786"/>
    <w:rsid w:val="002B7EE5"/>
    <w:rsid w:val="00313314"/>
    <w:rsid w:val="00350114"/>
    <w:rsid w:val="0039176B"/>
    <w:rsid w:val="0041101A"/>
    <w:rsid w:val="004455F1"/>
    <w:rsid w:val="00486FCB"/>
    <w:rsid w:val="00487ECB"/>
    <w:rsid w:val="004B425E"/>
    <w:rsid w:val="004C3EAF"/>
    <w:rsid w:val="0052164E"/>
    <w:rsid w:val="00532ADD"/>
    <w:rsid w:val="00553AF1"/>
    <w:rsid w:val="005724B5"/>
    <w:rsid w:val="00573156"/>
    <w:rsid w:val="0057711A"/>
    <w:rsid w:val="005C21A3"/>
    <w:rsid w:val="005C6A30"/>
    <w:rsid w:val="005D1E0C"/>
    <w:rsid w:val="005F21AC"/>
    <w:rsid w:val="00603BB3"/>
    <w:rsid w:val="00640017"/>
    <w:rsid w:val="00645A87"/>
    <w:rsid w:val="00670088"/>
    <w:rsid w:val="0069113D"/>
    <w:rsid w:val="006B19F9"/>
    <w:rsid w:val="006C7FDC"/>
    <w:rsid w:val="006D39B3"/>
    <w:rsid w:val="006F5A70"/>
    <w:rsid w:val="00703EB3"/>
    <w:rsid w:val="007127DF"/>
    <w:rsid w:val="00782088"/>
    <w:rsid w:val="007A3800"/>
    <w:rsid w:val="007B6C69"/>
    <w:rsid w:val="007D3CF6"/>
    <w:rsid w:val="007F7894"/>
    <w:rsid w:val="008203F7"/>
    <w:rsid w:val="00843124"/>
    <w:rsid w:val="00847224"/>
    <w:rsid w:val="008F52E0"/>
    <w:rsid w:val="008F7CF8"/>
    <w:rsid w:val="009206D0"/>
    <w:rsid w:val="0093562E"/>
    <w:rsid w:val="0098359A"/>
    <w:rsid w:val="009B0152"/>
    <w:rsid w:val="009E3832"/>
    <w:rsid w:val="00A13A90"/>
    <w:rsid w:val="00A20967"/>
    <w:rsid w:val="00A21CD3"/>
    <w:rsid w:val="00A42244"/>
    <w:rsid w:val="00A460CB"/>
    <w:rsid w:val="00A775BB"/>
    <w:rsid w:val="00A9254F"/>
    <w:rsid w:val="00A97CF1"/>
    <w:rsid w:val="00AD4FB7"/>
    <w:rsid w:val="00AE1201"/>
    <w:rsid w:val="00AF5160"/>
    <w:rsid w:val="00B537D9"/>
    <w:rsid w:val="00B8069A"/>
    <w:rsid w:val="00BF5B19"/>
    <w:rsid w:val="00C90873"/>
    <w:rsid w:val="00CA1A90"/>
    <w:rsid w:val="00CB64C9"/>
    <w:rsid w:val="00CC4700"/>
    <w:rsid w:val="00CD2351"/>
    <w:rsid w:val="00D07495"/>
    <w:rsid w:val="00D563EE"/>
    <w:rsid w:val="00DA4884"/>
    <w:rsid w:val="00DF2314"/>
    <w:rsid w:val="00DF52FA"/>
    <w:rsid w:val="00E21932"/>
    <w:rsid w:val="00E730A3"/>
    <w:rsid w:val="00E81408"/>
    <w:rsid w:val="00E937C1"/>
    <w:rsid w:val="00EA124B"/>
    <w:rsid w:val="00EA37F3"/>
    <w:rsid w:val="00EB5F59"/>
    <w:rsid w:val="00EE3F4C"/>
    <w:rsid w:val="00EE5B81"/>
    <w:rsid w:val="00F35CF3"/>
    <w:rsid w:val="00F4254A"/>
    <w:rsid w:val="00F448D2"/>
    <w:rsid w:val="00F47540"/>
    <w:rsid w:val="00F50B2F"/>
    <w:rsid w:val="00FC1A14"/>
    <w:rsid w:val="00FE6D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800CBD"/>
  <w15:chartTrackingRefBased/>
  <w15:docId w15:val="{10857C69-6D1D-400A-8253-075855CD0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359A"/>
    <w:pPr>
      <w:spacing w:after="0" w:line="240" w:lineRule="auto"/>
      <w:ind w:firstLine="567"/>
      <w:jc w:val="both"/>
    </w:pPr>
    <w:rPr>
      <w:rFonts w:ascii="Times New Roman" w:hAnsi="Times New Roman"/>
      <w:sz w:val="24"/>
    </w:rPr>
  </w:style>
  <w:style w:type="paragraph" w:styleId="Heading1">
    <w:name w:val="heading 1"/>
    <w:basedOn w:val="Normal"/>
    <w:next w:val="Normal"/>
    <w:link w:val="Heading1Char"/>
    <w:uiPriority w:val="9"/>
    <w:qFormat/>
    <w:rsid w:val="0069113D"/>
    <w:pPr>
      <w:keepNext/>
      <w:keepLines/>
      <w:spacing w:after="480"/>
      <w:ind w:firstLine="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7D3CF6"/>
    <w:pPr>
      <w:keepNext/>
      <w:keepLines/>
      <w:spacing w:before="240" w:after="120"/>
      <w:ind w:firstLine="0"/>
      <w:jc w:val="left"/>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113D"/>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7D3CF6"/>
    <w:rPr>
      <w:rFonts w:ascii="Times New Roman" w:eastAsiaTheme="majorEastAsia" w:hAnsi="Times New Roman" w:cstheme="majorBidi"/>
      <w:b/>
      <w:sz w:val="24"/>
      <w:szCs w:val="26"/>
    </w:rPr>
  </w:style>
  <w:style w:type="table" w:styleId="TableGrid">
    <w:name w:val="Table Grid"/>
    <w:basedOn w:val="TableNormal"/>
    <w:rsid w:val="0098359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0045A"/>
    <w:pPr>
      <w:tabs>
        <w:tab w:val="center" w:pos="4680"/>
        <w:tab w:val="right" w:pos="9360"/>
      </w:tabs>
    </w:pPr>
  </w:style>
  <w:style w:type="character" w:customStyle="1" w:styleId="HeaderChar">
    <w:name w:val="Header Char"/>
    <w:basedOn w:val="DefaultParagraphFont"/>
    <w:link w:val="Header"/>
    <w:uiPriority w:val="99"/>
    <w:rsid w:val="0020045A"/>
    <w:rPr>
      <w:rFonts w:ascii="Times New Roman" w:hAnsi="Times New Roman"/>
      <w:sz w:val="24"/>
    </w:rPr>
  </w:style>
  <w:style w:type="paragraph" w:styleId="Footer">
    <w:name w:val="footer"/>
    <w:basedOn w:val="Normal"/>
    <w:link w:val="FooterChar"/>
    <w:uiPriority w:val="99"/>
    <w:unhideWhenUsed/>
    <w:rsid w:val="0020045A"/>
    <w:pPr>
      <w:tabs>
        <w:tab w:val="center" w:pos="4680"/>
        <w:tab w:val="right" w:pos="9360"/>
      </w:tabs>
    </w:pPr>
  </w:style>
  <w:style w:type="character" w:customStyle="1" w:styleId="FooterChar">
    <w:name w:val="Footer Char"/>
    <w:basedOn w:val="DefaultParagraphFont"/>
    <w:link w:val="Footer"/>
    <w:uiPriority w:val="99"/>
    <w:rsid w:val="0020045A"/>
    <w:rPr>
      <w:rFonts w:ascii="Times New Roman" w:hAnsi="Times New Roman"/>
      <w:sz w:val="24"/>
    </w:rPr>
  </w:style>
  <w:style w:type="paragraph" w:styleId="ListParagraph">
    <w:name w:val="List Paragraph"/>
    <w:basedOn w:val="Normal"/>
    <w:uiPriority w:val="34"/>
    <w:qFormat/>
    <w:rsid w:val="000872D5"/>
    <w:pPr>
      <w:ind w:left="720"/>
      <w:contextualSpacing/>
    </w:pPr>
  </w:style>
  <w:style w:type="paragraph" w:styleId="TOC1">
    <w:name w:val="toc 1"/>
    <w:basedOn w:val="Normal"/>
    <w:next w:val="Normal"/>
    <w:autoRedefine/>
    <w:uiPriority w:val="39"/>
    <w:unhideWhenUsed/>
    <w:rsid w:val="00603BB3"/>
    <w:pPr>
      <w:spacing w:after="100"/>
    </w:pPr>
  </w:style>
  <w:style w:type="paragraph" w:styleId="TOC2">
    <w:name w:val="toc 2"/>
    <w:basedOn w:val="Normal"/>
    <w:next w:val="Normal"/>
    <w:autoRedefine/>
    <w:uiPriority w:val="39"/>
    <w:unhideWhenUsed/>
    <w:rsid w:val="00603BB3"/>
    <w:pPr>
      <w:spacing w:after="100"/>
      <w:ind w:left="240"/>
    </w:pPr>
  </w:style>
  <w:style w:type="character" w:styleId="Hyperlink">
    <w:name w:val="Hyperlink"/>
    <w:basedOn w:val="DefaultParagraphFont"/>
    <w:uiPriority w:val="99"/>
    <w:unhideWhenUsed/>
    <w:rsid w:val="00603BB3"/>
    <w:rPr>
      <w:color w:val="0563C1" w:themeColor="hyperlink"/>
      <w:u w:val="single"/>
    </w:rPr>
  </w:style>
  <w:style w:type="paragraph" w:styleId="Caption">
    <w:name w:val="caption"/>
    <w:basedOn w:val="Normal"/>
    <w:next w:val="Normal"/>
    <w:uiPriority w:val="35"/>
    <w:unhideWhenUsed/>
    <w:qFormat/>
    <w:rsid w:val="00A9254F"/>
    <w:pPr>
      <w:spacing w:before="120"/>
      <w:jc w:val="center"/>
    </w:pPr>
    <w:rPr>
      <w:iCs/>
      <w:szCs w:val="18"/>
    </w:rPr>
  </w:style>
  <w:style w:type="paragraph" w:styleId="TableofFigures">
    <w:name w:val="table of figures"/>
    <w:basedOn w:val="Normal"/>
    <w:next w:val="Normal"/>
    <w:uiPriority w:val="99"/>
    <w:unhideWhenUsed/>
    <w:rsid w:val="00F475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585DE4-7567-4F9F-BBBE-E8847CB296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Pages>
  <Words>5010</Words>
  <Characters>28561</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o Triramdani</dc:creator>
  <cp:keywords/>
  <dc:description/>
  <cp:lastModifiedBy>Esto Triramdani</cp:lastModifiedBy>
  <cp:revision>9</cp:revision>
  <cp:lastPrinted>2021-02-08T02:13:00Z</cp:lastPrinted>
  <dcterms:created xsi:type="dcterms:W3CDTF">2021-02-05T10:46:00Z</dcterms:created>
  <dcterms:modified xsi:type="dcterms:W3CDTF">2021-02-08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pertanian-bogor</vt:lpwstr>
  </property>
  <property fmtid="{D5CDD505-2E9C-101B-9397-08002B2CF9AE}" pid="15" name="Mendeley Recent Style Name 6_1">
    <vt:lpwstr>Institut Pertanian Bogor: Pedoman Penulisan Karya Ilmiah Edisi ke-4 (Indonesia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b7cdd2-cd75-3817-85c4-53f5e87b318a</vt:lpwstr>
  </property>
  <property fmtid="{D5CDD505-2E9C-101B-9397-08002B2CF9AE}" pid="24" name="Mendeley Citation Style_1">
    <vt:lpwstr>http://www.zotero.org/styles/institut-pertanian-bogor</vt:lpwstr>
  </property>
</Properties>
</file>